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26053" w14:textId="3092FC1E" w:rsidR="00C64D79" w:rsidRPr="00C64D79" w:rsidRDefault="00C64D79" w:rsidP="00C64D79">
      <w:pPr>
        <w:jc w:val="center"/>
        <w:rPr>
          <w:rFonts w:ascii="New Hero UltraLight" w:hAnsi="New Hero UltraLight" w:cstheme="majorHAnsi"/>
          <w:sz w:val="48"/>
          <w:szCs w:val="48"/>
        </w:rPr>
      </w:pPr>
      <w:r w:rsidRPr="00C64D79">
        <w:rPr>
          <w:rFonts w:ascii="New Hero UltraLight" w:hAnsi="New Hero UltraLight" w:cstheme="majorHAnsi"/>
          <w:sz w:val="48"/>
          <w:szCs w:val="48"/>
        </w:rPr>
        <w:t>Did intended firing method condition the morphology of Caddo bottles?</w:t>
      </w:r>
    </w:p>
    <w:p w14:paraId="58A62F3C" w14:textId="77777777" w:rsidR="00C64D79" w:rsidRPr="00C64D79" w:rsidRDefault="00C64D79" w:rsidP="00C64D79">
      <w:pPr>
        <w:rPr>
          <w:rFonts w:ascii="New Hero UltraLight" w:hAnsi="New Hero UltraLight"/>
        </w:rPr>
      </w:pPr>
    </w:p>
    <w:p w14:paraId="7A6EFDE4" w14:textId="77777777" w:rsidR="00C64D79" w:rsidRPr="00C64D79" w:rsidRDefault="00C64D79" w:rsidP="00C64D79">
      <w:pPr>
        <w:rPr>
          <w:rFonts w:ascii="New Hero UltraLight" w:hAnsi="New Hero UltraLight"/>
        </w:rPr>
      </w:pPr>
    </w:p>
    <w:p w14:paraId="0F0EFFA7" w14:textId="77777777" w:rsidR="00C64D79" w:rsidRPr="00C64D79" w:rsidRDefault="00C64D79" w:rsidP="00C64D79">
      <w:pPr>
        <w:rPr>
          <w:rFonts w:ascii="New Hero UltraLight" w:hAnsi="New Hero UltraLight"/>
        </w:rPr>
      </w:pPr>
    </w:p>
    <w:p w14:paraId="399F8CC4" w14:textId="77777777" w:rsidR="00C64D79" w:rsidRPr="00C64D79" w:rsidRDefault="00C64D79" w:rsidP="00C64D79">
      <w:pPr>
        <w:rPr>
          <w:rFonts w:ascii="New Hero UltraLight" w:hAnsi="New Hero UltraLight"/>
        </w:rPr>
      </w:pPr>
    </w:p>
    <w:p w14:paraId="38E8127F" w14:textId="77777777" w:rsidR="00C64D79" w:rsidRPr="000C2149" w:rsidRDefault="00C64D79" w:rsidP="00C64D79">
      <w:pPr>
        <w:rPr>
          <w:rFonts w:ascii="New Hero Thin" w:hAnsi="New Hero Thin"/>
        </w:rPr>
      </w:pPr>
    </w:p>
    <w:p w14:paraId="3A1A5D11" w14:textId="77777777" w:rsidR="00C64D79" w:rsidRPr="000C2149" w:rsidRDefault="00C64D79" w:rsidP="00C64D79">
      <w:pPr>
        <w:jc w:val="center"/>
        <w:rPr>
          <w:rFonts w:ascii="New Hero Thin" w:hAnsi="New Hero Thin"/>
          <w:sz w:val="20"/>
          <w:szCs w:val="20"/>
        </w:rPr>
      </w:pPr>
      <w:r w:rsidRPr="000C2149">
        <w:rPr>
          <w:rFonts w:ascii="New Hero Thin" w:hAnsi="New Hero Thin"/>
          <w:sz w:val="20"/>
          <w:szCs w:val="20"/>
        </w:rPr>
        <w:t>Robert Z. Selden, Jr.</w:t>
      </w:r>
    </w:p>
    <w:p w14:paraId="2F1495EC" w14:textId="77777777" w:rsidR="00C64D79" w:rsidRPr="000C2149" w:rsidRDefault="00C64D79" w:rsidP="00C64D79">
      <w:pPr>
        <w:jc w:val="center"/>
        <w:rPr>
          <w:rFonts w:ascii="New Hero Thin" w:hAnsi="New Hero Thin"/>
          <w:sz w:val="20"/>
          <w:szCs w:val="20"/>
        </w:rPr>
      </w:pPr>
    </w:p>
    <w:p w14:paraId="43C84F22" w14:textId="77777777" w:rsidR="00C64D79" w:rsidRPr="000C2149" w:rsidRDefault="00C64D79" w:rsidP="00C64D79">
      <w:pPr>
        <w:jc w:val="center"/>
        <w:rPr>
          <w:rFonts w:ascii="New Hero Thin" w:hAnsi="New Hero Thin"/>
          <w:sz w:val="20"/>
          <w:szCs w:val="20"/>
        </w:rPr>
      </w:pPr>
    </w:p>
    <w:p w14:paraId="7690A15E" w14:textId="77777777" w:rsidR="00C64D79" w:rsidRPr="000C2149" w:rsidRDefault="00C64D79" w:rsidP="00C64D79">
      <w:pPr>
        <w:jc w:val="center"/>
        <w:rPr>
          <w:rFonts w:ascii="New Hero Thin" w:hAnsi="New Hero Thin"/>
          <w:sz w:val="20"/>
          <w:szCs w:val="20"/>
        </w:rPr>
      </w:pPr>
    </w:p>
    <w:p w14:paraId="258B8112" w14:textId="77777777" w:rsidR="00C64D79" w:rsidRPr="000C2149" w:rsidRDefault="00C64D79" w:rsidP="00C64D79">
      <w:pPr>
        <w:jc w:val="center"/>
        <w:rPr>
          <w:rFonts w:ascii="New Hero Thin" w:hAnsi="New Hero Thin"/>
          <w:sz w:val="20"/>
          <w:szCs w:val="20"/>
        </w:rPr>
      </w:pPr>
    </w:p>
    <w:p w14:paraId="73E354FF" w14:textId="77777777" w:rsidR="00C64D79" w:rsidRPr="000C2149" w:rsidRDefault="00C64D79" w:rsidP="00C64D79">
      <w:pPr>
        <w:jc w:val="center"/>
        <w:rPr>
          <w:rFonts w:ascii="New Hero Thin" w:hAnsi="New Hero Thin"/>
          <w:sz w:val="20"/>
          <w:szCs w:val="20"/>
        </w:rPr>
      </w:pPr>
    </w:p>
    <w:p w14:paraId="7340A315" w14:textId="77777777" w:rsidR="00C64D79" w:rsidRPr="000C2149" w:rsidRDefault="00C64D79" w:rsidP="00C64D79">
      <w:pPr>
        <w:jc w:val="center"/>
        <w:rPr>
          <w:rFonts w:ascii="New Hero Thin" w:hAnsi="New Hero Thin"/>
          <w:sz w:val="20"/>
          <w:szCs w:val="20"/>
        </w:rPr>
      </w:pPr>
    </w:p>
    <w:p w14:paraId="11BD64ED" w14:textId="77777777" w:rsidR="00C64D79" w:rsidRPr="000C2149" w:rsidRDefault="00C64D79" w:rsidP="00C64D79">
      <w:pPr>
        <w:jc w:val="center"/>
        <w:rPr>
          <w:rFonts w:ascii="New Hero Thin" w:hAnsi="New Hero Thin"/>
          <w:sz w:val="20"/>
          <w:szCs w:val="20"/>
        </w:rPr>
      </w:pPr>
      <w:r w:rsidRPr="000C2149">
        <w:rPr>
          <w:rFonts w:ascii="New Hero Thin" w:hAnsi="New Hero Thin"/>
          <w:sz w:val="20"/>
          <w:szCs w:val="20"/>
        </w:rPr>
        <w:t>DO NOT CITE IN ANY CONTEXT WITHOUT PERMISSION OF THE AUTHOR</w:t>
      </w:r>
    </w:p>
    <w:p w14:paraId="02AE3D2E" w14:textId="77777777" w:rsidR="00C64D79" w:rsidRPr="000C2149" w:rsidRDefault="00C64D79" w:rsidP="00C64D79">
      <w:pPr>
        <w:jc w:val="center"/>
        <w:rPr>
          <w:rFonts w:ascii="New Hero Thin" w:hAnsi="New Hero Thin"/>
          <w:sz w:val="20"/>
          <w:szCs w:val="20"/>
        </w:rPr>
      </w:pPr>
    </w:p>
    <w:p w14:paraId="716DB38C" w14:textId="77777777" w:rsidR="00C64D79" w:rsidRPr="000C2149" w:rsidRDefault="00C64D79" w:rsidP="00C64D79">
      <w:pPr>
        <w:jc w:val="center"/>
        <w:rPr>
          <w:rFonts w:ascii="New Hero Thin" w:hAnsi="New Hero Thin"/>
          <w:sz w:val="20"/>
          <w:szCs w:val="20"/>
        </w:rPr>
      </w:pPr>
    </w:p>
    <w:p w14:paraId="188DF7A7" w14:textId="77777777" w:rsidR="00C64D79" w:rsidRPr="000C2149" w:rsidRDefault="00C64D79" w:rsidP="00C64D79">
      <w:pPr>
        <w:jc w:val="center"/>
        <w:rPr>
          <w:rFonts w:ascii="New Hero Thin" w:hAnsi="New Hero Thin"/>
          <w:sz w:val="20"/>
          <w:szCs w:val="20"/>
        </w:rPr>
      </w:pPr>
    </w:p>
    <w:p w14:paraId="19627A8B" w14:textId="77777777" w:rsidR="00C64D79" w:rsidRPr="000C2149" w:rsidRDefault="00C64D79" w:rsidP="00C64D79">
      <w:pPr>
        <w:jc w:val="center"/>
        <w:rPr>
          <w:rFonts w:ascii="New Hero Thin" w:hAnsi="New Hero Thin"/>
          <w:sz w:val="20"/>
          <w:szCs w:val="20"/>
        </w:rPr>
      </w:pPr>
    </w:p>
    <w:p w14:paraId="7203D4CD" w14:textId="77777777" w:rsidR="00C64D79" w:rsidRPr="000C2149" w:rsidRDefault="00C64D79" w:rsidP="00C64D79">
      <w:pPr>
        <w:jc w:val="center"/>
        <w:rPr>
          <w:rFonts w:ascii="New Hero Thin" w:hAnsi="New Hero Thin"/>
          <w:sz w:val="20"/>
          <w:szCs w:val="20"/>
        </w:rPr>
      </w:pPr>
    </w:p>
    <w:p w14:paraId="1807A00E" w14:textId="77777777" w:rsidR="00C64D79" w:rsidRPr="000C2149" w:rsidRDefault="00C64D79" w:rsidP="00C64D79">
      <w:pPr>
        <w:jc w:val="center"/>
        <w:rPr>
          <w:rFonts w:ascii="New Hero Thin" w:hAnsi="New Hero Thin"/>
          <w:sz w:val="20"/>
          <w:szCs w:val="20"/>
        </w:rPr>
      </w:pPr>
    </w:p>
    <w:p w14:paraId="7793FBFE" w14:textId="77777777" w:rsidR="00C64D79" w:rsidRPr="000C2149" w:rsidRDefault="00C64D79" w:rsidP="00C64D79">
      <w:pPr>
        <w:jc w:val="center"/>
        <w:rPr>
          <w:rFonts w:ascii="New Hero Thin" w:hAnsi="New Hero Thin"/>
          <w:sz w:val="20"/>
          <w:szCs w:val="20"/>
        </w:rPr>
      </w:pPr>
    </w:p>
    <w:p w14:paraId="03374759" w14:textId="77777777" w:rsidR="00C64D79" w:rsidRPr="000C2149" w:rsidRDefault="00C64D79" w:rsidP="00C64D79">
      <w:pPr>
        <w:jc w:val="center"/>
        <w:rPr>
          <w:rFonts w:ascii="New Hero Thin" w:hAnsi="New Hero Thin"/>
          <w:sz w:val="20"/>
          <w:szCs w:val="20"/>
        </w:rPr>
      </w:pPr>
    </w:p>
    <w:p w14:paraId="7AB8CF69" w14:textId="77777777" w:rsidR="00C64D79" w:rsidRPr="000C2149" w:rsidRDefault="00C64D79" w:rsidP="00C64D79">
      <w:pPr>
        <w:jc w:val="both"/>
        <w:rPr>
          <w:rFonts w:ascii="New Hero Thin" w:hAnsi="New Hero Thin"/>
        </w:rPr>
      </w:pPr>
      <w:r w:rsidRPr="000C2149">
        <w:rPr>
          <w:rFonts w:ascii="New Hero Thin" w:hAnsi="New Hero Thin"/>
        </w:rPr>
        <w:t>Robert Z. Selden, Jr. Heritage Research Center, Stephen F. Austin State University; Department of Biology, Stephen F. Austin State University; Texas Archeological Research Laboratory, The University of Texas at Austin; and Cultural Heritage Department, Jean Monnet University (</w:t>
      </w:r>
      <w:hyperlink r:id="rId4" w:history="1">
        <w:r w:rsidRPr="000C2149">
          <w:rPr>
            <w:rStyle w:val="Hyperlink"/>
            <w:rFonts w:ascii="New Hero Thin" w:hAnsi="New Hero Thin"/>
          </w:rPr>
          <w:t>zselden@sfasu.edu</w:t>
        </w:r>
      </w:hyperlink>
      <w:r w:rsidRPr="000C2149">
        <w:rPr>
          <w:rFonts w:ascii="New Hero Thin" w:hAnsi="New Hero Thin"/>
        </w:rPr>
        <w:t>, corresponding author)</w:t>
      </w:r>
    </w:p>
    <w:p w14:paraId="0D0F487D" w14:textId="3736230D" w:rsidR="00A71FD6" w:rsidRDefault="00810A8D" w:rsidP="00810A8D">
      <w:pPr>
        <w:spacing w:after="0"/>
        <w:ind w:left="720" w:right="720"/>
        <w:jc w:val="both"/>
        <w:rPr>
          <w:rFonts w:ascii="New Hero UltraLight" w:hAnsi="New Hero UltraLight"/>
        </w:rPr>
      </w:pPr>
      <w:r w:rsidRPr="00810A8D">
        <w:rPr>
          <w:rFonts w:ascii="New Hero UltraLight" w:hAnsi="New Hero UltraLight"/>
        </w:rPr>
        <w:lastRenderedPageBreak/>
        <w:t xml:space="preserve">Color is afforded primacy in ceramic production inquiries, as it provides evidence linked with use, raw material variability, and method of firing. This study is focused on the latter, and asks whether Caddo potters conditioned the morphology of bottles based on the method </w:t>
      </w:r>
      <w:r w:rsidR="00A9064B">
        <w:rPr>
          <w:rFonts w:ascii="New Hero UltraLight" w:hAnsi="New Hero UltraLight"/>
        </w:rPr>
        <w:t>by</w:t>
      </w:r>
      <w:r w:rsidRPr="00810A8D">
        <w:rPr>
          <w:rFonts w:ascii="New Hero UltraLight" w:hAnsi="New Hero UltraLight"/>
        </w:rPr>
        <w:t xml:space="preserve"> which they intended to fire them. Thirty three-dimensional (3D) scans of Hickory Engraved and </w:t>
      </w:r>
      <w:proofErr w:type="spellStart"/>
      <w:r w:rsidRPr="00810A8D">
        <w:rPr>
          <w:rFonts w:ascii="New Hero UltraLight" w:hAnsi="New Hero UltraLight"/>
        </w:rPr>
        <w:t>Smithport</w:t>
      </w:r>
      <w:proofErr w:type="spellEnd"/>
      <w:r w:rsidRPr="00810A8D">
        <w:rPr>
          <w:rFonts w:ascii="New Hero UltraLight" w:hAnsi="New Hero UltraLight"/>
        </w:rPr>
        <w:t xml:space="preserve"> Plain bottles were collected from five museums and repositories, and provide 360-degree coverage of exterior colors associated with each vessel. Texture (color) files were used in a quantitative analysis of color where vessels were subsequently binned into two groups based on firing method; oxidized and reduced. The 3D meshes were then analyzed using the tools of geometric morphometrics to assess whether bottle shape and size differ by method of firing. Results demonstrate significant differences in both color and bottle shape</w:t>
      </w:r>
      <w:r>
        <w:rPr>
          <w:rFonts w:ascii="New Hero UltraLight" w:hAnsi="New Hero UltraLight"/>
        </w:rPr>
        <w:t>—</w:t>
      </w:r>
      <w:r w:rsidRPr="00810A8D">
        <w:rPr>
          <w:rFonts w:ascii="New Hero UltraLight" w:hAnsi="New Hero UltraLight"/>
        </w:rPr>
        <w:t>but not size</w:t>
      </w:r>
      <w:r>
        <w:rPr>
          <w:rFonts w:ascii="New Hero UltraLight" w:hAnsi="New Hero UltraLight"/>
        </w:rPr>
        <w:t>—</w:t>
      </w:r>
      <w:r w:rsidRPr="00810A8D">
        <w:rPr>
          <w:rFonts w:ascii="New Hero UltraLight" w:hAnsi="New Hero UltraLight"/>
        </w:rPr>
        <w:t xml:space="preserve">by firing method. Thus, Formative/Early Caddo potters conditioned the shape of Hickory Engraved and </w:t>
      </w:r>
      <w:proofErr w:type="spellStart"/>
      <w:r w:rsidRPr="00810A8D">
        <w:rPr>
          <w:rFonts w:ascii="New Hero UltraLight" w:hAnsi="New Hero UltraLight"/>
        </w:rPr>
        <w:t>Smithport</w:t>
      </w:r>
      <w:proofErr w:type="spellEnd"/>
      <w:r w:rsidRPr="00810A8D">
        <w:rPr>
          <w:rFonts w:ascii="New Hero UltraLight" w:hAnsi="New Hero UltraLight"/>
        </w:rPr>
        <w:t xml:space="preserve"> Plain bottles based upon their intended firing method. This finding provides evidence for two discrete, contemporary, and sympatric Caddo potting communities delimited by macroscopic production attributes, advancing our understanding of Caddo decision-making behaviors related to Formative/Early bottle production.</w:t>
      </w:r>
    </w:p>
    <w:p w14:paraId="07D47C40" w14:textId="7DAF670F" w:rsidR="00F94456" w:rsidRDefault="00F94456" w:rsidP="00810A8D">
      <w:pPr>
        <w:spacing w:after="0"/>
        <w:ind w:left="720" w:right="720"/>
        <w:jc w:val="both"/>
        <w:rPr>
          <w:rFonts w:ascii="New Hero UltraLight" w:hAnsi="New Hero UltraLight"/>
        </w:rPr>
      </w:pPr>
    </w:p>
    <w:p w14:paraId="4D11930C" w14:textId="3EF45958" w:rsidR="00F94456" w:rsidRDefault="00F94456" w:rsidP="00810A8D">
      <w:pPr>
        <w:spacing w:after="0"/>
        <w:ind w:left="720" w:right="720"/>
        <w:jc w:val="both"/>
        <w:rPr>
          <w:rFonts w:ascii="New Hero UltraLight" w:hAnsi="New Hero UltraLight"/>
        </w:rPr>
      </w:pPr>
      <w:r>
        <w:rPr>
          <w:rFonts w:ascii="New Hero UltraLight" w:hAnsi="New Hero UltraLight"/>
          <w:b/>
          <w:bCs/>
          <w:i/>
          <w:iCs/>
        </w:rPr>
        <w:t>Keywords: NAGPRA; American Southeast; Caddo; ceramic; pottery; 3D; computational archaeology; museum studies; digital humanities; non-Western art history; STEM; STEAM</w:t>
      </w:r>
    </w:p>
    <w:p w14:paraId="1765A8F6" w14:textId="64E7E704" w:rsidR="00F94456" w:rsidRDefault="00F94456" w:rsidP="00F94456">
      <w:pPr>
        <w:spacing w:after="0"/>
        <w:ind w:right="720"/>
        <w:jc w:val="both"/>
        <w:rPr>
          <w:rFonts w:ascii="New Hero UltraLight" w:hAnsi="New Hero UltraLight"/>
        </w:rPr>
      </w:pPr>
    </w:p>
    <w:p w14:paraId="2F9680C3" w14:textId="128A8D67" w:rsidR="00F94456" w:rsidRDefault="00F94456" w:rsidP="00F94456">
      <w:pPr>
        <w:spacing w:after="0"/>
        <w:ind w:right="720"/>
        <w:jc w:val="both"/>
        <w:rPr>
          <w:rFonts w:ascii="New Hero UltraLight" w:hAnsi="New Hero UltraLight"/>
        </w:rPr>
      </w:pPr>
    </w:p>
    <w:p w14:paraId="685F749E" w14:textId="1CECE09A" w:rsidR="00B759E9" w:rsidRDefault="00B759E9" w:rsidP="00F94456">
      <w:pPr>
        <w:spacing w:after="0"/>
        <w:ind w:right="720"/>
        <w:jc w:val="both"/>
        <w:rPr>
          <w:rFonts w:ascii="New Hero UltraLight" w:hAnsi="New Hero UltraLight"/>
        </w:rPr>
      </w:pPr>
      <w:r>
        <w:rPr>
          <w:rFonts w:ascii="New Hero UltraLight" w:hAnsi="New Hero UltraLight"/>
        </w:rPr>
        <w:t>METHODS</w:t>
      </w:r>
    </w:p>
    <w:p w14:paraId="46712A45" w14:textId="7E6F66FD" w:rsidR="00B759E9" w:rsidRDefault="00B759E9" w:rsidP="00F94456">
      <w:pPr>
        <w:spacing w:after="0"/>
        <w:ind w:right="720"/>
        <w:jc w:val="both"/>
        <w:rPr>
          <w:rFonts w:ascii="New Hero UltraLight" w:hAnsi="New Hero UltraLight"/>
        </w:rPr>
      </w:pPr>
    </w:p>
    <w:p w14:paraId="54C6B2B0" w14:textId="2C6C28DB" w:rsidR="007D66BF" w:rsidRPr="000C2149" w:rsidRDefault="00B759E9" w:rsidP="00F94456">
      <w:pPr>
        <w:spacing w:after="0"/>
        <w:ind w:right="720"/>
        <w:jc w:val="both"/>
        <w:rPr>
          <w:rFonts w:ascii="New Hero Thin" w:hAnsi="New Hero Thin"/>
        </w:rPr>
      </w:pPr>
      <w:r w:rsidRPr="000C2149">
        <w:rPr>
          <w:rFonts w:ascii="New Hero Thin" w:hAnsi="New Hero Thin"/>
        </w:rPr>
        <w:t xml:space="preserve">Each of the 30 vessels was scanned (3D) using a </w:t>
      </w:r>
      <w:proofErr w:type="spellStart"/>
      <w:r w:rsidRPr="000C2149">
        <w:rPr>
          <w:rFonts w:ascii="New Hero Thin" w:hAnsi="New Hero Thin"/>
        </w:rPr>
        <w:t>Creaform</w:t>
      </w:r>
      <w:proofErr w:type="spellEnd"/>
      <w:r w:rsidRPr="000C2149">
        <w:rPr>
          <w:rFonts w:ascii="New Hero Thin" w:hAnsi="New Hero Thin"/>
        </w:rPr>
        <w:t xml:space="preserve"> GoSCAN20 to capture color and geometry. Following data collection, each was exported as an .obj file, which includes a bitmap image of the surface color for the entire vessel. Images were </w:t>
      </w:r>
      <w:r w:rsidR="006439D5" w:rsidRPr="000C2149">
        <w:rPr>
          <w:rFonts w:ascii="New Hero Thin" w:hAnsi="New Hero Thin"/>
        </w:rPr>
        <w:t>subsequently</w:t>
      </w:r>
      <w:r w:rsidRPr="000C2149">
        <w:rPr>
          <w:rFonts w:ascii="New Hero Thin" w:hAnsi="New Hero Thin"/>
        </w:rPr>
        <w:t xml:space="preserve"> transferred to a transparent background in Photoshop in preparation for analysis using the </w:t>
      </w:r>
      <w:proofErr w:type="spellStart"/>
      <w:r w:rsidRPr="000C2149">
        <w:rPr>
          <w:rFonts w:ascii="New Hero Thin" w:hAnsi="New Hero Thin"/>
        </w:rPr>
        <w:t>colordistance</w:t>
      </w:r>
      <w:proofErr w:type="spellEnd"/>
      <w:r w:rsidRPr="000C2149">
        <w:rPr>
          <w:rFonts w:ascii="New Hero Thin" w:hAnsi="New Hero Thin"/>
        </w:rPr>
        <w:t xml:space="preserve"> package in R </w:t>
      </w:r>
      <w:r w:rsidR="007D66BF" w:rsidRPr="000C2149">
        <w:rPr>
          <w:rFonts w:ascii="New Hero Thin" w:hAnsi="New Hero Thin"/>
        </w:rPr>
        <w:fldChar w:fldCharType="begin">
          <w:fldData xml:space="preserve">PEVuZE5vdGU+PENpdGU+PEF1dGhvcj5SIENvcmUgRGV2ZWxvcG1lbnQgVGVhbTwvQXV0aG9yPjxZ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</w:fldData>
        </w:fldChar>
      </w:r>
      <w:r w:rsidR="006439D5" w:rsidRPr="000C2149">
        <w:rPr>
          <w:rFonts w:ascii="New Hero Thin" w:hAnsi="New Hero Thin"/>
        </w:rPr>
        <w:instrText xml:space="preserve"> ADDIN EN.CITE </w:instrText>
      </w:r>
      <w:r w:rsidR="006439D5" w:rsidRPr="000C2149">
        <w:rPr>
          <w:rFonts w:ascii="New Hero Thin" w:hAnsi="New Hero Thin"/>
        </w:rPr>
        <w:fldChar w:fldCharType="begin">
          <w:fldData xml:space="preserve">PEVuZE5vdGU+PENpdGU+PEF1dGhvcj5SIENvcmUgRGV2ZWxvcG1lbnQgVGVhbTwvQXV0aG9yPjxZ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</w:fldData>
        </w:fldChar>
      </w:r>
      <w:r w:rsidR="006439D5" w:rsidRPr="000C2149">
        <w:rPr>
          <w:rFonts w:ascii="New Hero Thin" w:hAnsi="New Hero Thin"/>
        </w:rPr>
        <w:instrText xml:space="preserve"> ADDIN EN.CITE.DATA </w:instrText>
      </w:r>
      <w:r w:rsidR="006439D5" w:rsidRPr="000C2149">
        <w:rPr>
          <w:rFonts w:ascii="New Hero Thin" w:hAnsi="New Hero Thin"/>
        </w:rPr>
      </w:r>
      <w:r w:rsidR="006439D5" w:rsidRPr="000C2149">
        <w:rPr>
          <w:rFonts w:ascii="New Hero Thin" w:hAnsi="New Hero Thin"/>
        </w:rPr>
        <w:fldChar w:fldCharType="end"/>
      </w:r>
      <w:r w:rsidR="007D66BF" w:rsidRPr="000C2149">
        <w:rPr>
          <w:rFonts w:ascii="New Hero Thin" w:hAnsi="New Hero Thin"/>
        </w:rPr>
        <w:fldChar w:fldCharType="separate"/>
      </w:r>
      <w:r w:rsidR="006439D5" w:rsidRPr="000C2149">
        <w:rPr>
          <w:rFonts w:ascii="New Hero Thin" w:hAnsi="New Hero Thin"/>
          <w:noProof/>
        </w:rPr>
        <w:t>(</w:t>
      </w:r>
      <w:r w:rsidR="00FB3549" w:rsidRPr="000C2149">
        <w:rPr>
          <w:rFonts w:ascii="New Hero Thin" w:hAnsi="New Hero Thin"/>
        </w:rPr>
        <w:t>R Core Development Team 2023</w:t>
      </w:r>
      <w:r w:rsidR="006439D5" w:rsidRPr="000C2149">
        <w:rPr>
          <w:rFonts w:ascii="New Hero Thin" w:hAnsi="New Hero Thin"/>
          <w:noProof/>
        </w:rPr>
        <w:t xml:space="preserve">; </w:t>
      </w:r>
      <w:r w:rsidR="00FB3549" w:rsidRPr="000C2149">
        <w:rPr>
          <w:rFonts w:ascii="New Hero Thin" w:hAnsi="New Hero Thin"/>
        </w:rPr>
        <w:t xml:space="preserve">Weller and </w:t>
      </w:r>
      <w:proofErr w:type="spellStart"/>
      <w:r w:rsidR="00FB3549" w:rsidRPr="000C2149">
        <w:rPr>
          <w:rFonts w:ascii="New Hero Thin" w:hAnsi="New Hero Thin"/>
        </w:rPr>
        <w:t>Westneat</w:t>
      </w:r>
      <w:proofErr w:type="spellEnd"/>
      <w:r w:rsidR="00FB3549" w:rsidRPr="000C2149">
        <w:rPr>
          <w:rFonts w:ascii="New Hero Thin" w:hAnsi="New Hero Thin"/>
        </w:rPr>
        <w:t xml:space="preserve"> 2019</w:t>
      </w:r>
      <w:r w:rsidR="006439D5" w:rsidRPr="000C2149">
        <w:rPr>
          <w:rFonts w:ascii="New Hero Thin" w:hAnsi="New Hero Thin"/>
          <w:noProof/>
        </w:rPr>
        <w:t>)</w:t>
      </w:r>
      <w:r w:rsidR="007D66BF" w:rsidRPr="000C2149">
        <w:rPr>
          <w:rFonts w:ascii="New Hero Thin" w:hAnsi="New Hero Thin"/>
        </w:rPr>
        <w:fldChar w:fldCharType="end"/>
      </w:r>
      <w:r w:rsidR="007D66BF" w:rsidRPr="000C2149">
        <w:rPr>
          <w:rFonts w:ascii="New Hero Thin" w:hAnsi="New Hero Thin"/>
        </w:rPr>
        <w:t>. Upper and lower limits of the color range were determined based on colors present in the sample. Ten thousand randomly selected pixels were plotted from each image, a histogram binning method was used to group similar colors for each specimen, and pairwise distances between histograms were computed using earth mover’s distance</w:t>
      </w:r>
      <w:r w:rsidR="006439D5" w:rsidRPr="000C2149">
        <w:rPr>
          <w:rFonts w:ascii="New Hero Thin" w:hAnsi="New Hero Thin"/>
        </w:rPr>
        <w:t xml:space="preserve"> </w:t>
      </w:r>
      <w:r w:rsidR="006439D5" w:rsidRPr="000C2149">
        <w:rPr>
          <w:rFonts w:ascii="New Hero Thin" w:hAnsi="New Hero Thin"/>
        </w:rPr>
        <w:fldChar w:fldCharType="begin">
          <w:fldData xml:space="preserve">PEVuZE5vdGU+PENpdGU+PEF1dGhvcj5SdWJuZXI8L0F1dGhvcj48WWVhcj4yMDAxPC9ZZWFyPjxS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</w:fldData>
        </w:fldChar>
      </w:r>
      <w:r w:rsidR="006439D5" w:rsidRPr="000C2149">
        <w:rPr>
          <w:rFonts w:ascii="New Hero Thin" w:hAnsi="New Hero Thin"/>
        </w:rPr>
        <w:instrText xml:space="preserve"> ADDIN EN.CITE </w:instrText>
      </w:r>
      <w:r w:rsidR="006439D5" w:rsidRPr="000C2149">
        <w:rPr>
          <w:rFonts w:ascii="New Hero Thin" w:hAnsi="New Hero Thin"/>
        </w:rPr>
        <w:fldChar w:fldCharType="begin">
          <w:fldData xml:space="preserve">PEVuZE5vdGU+PENpdGU+PEF1dGhvcj5SdWJuZXI8L0F1dGhvcj48WWVhcj4yMDAxPC9ZZWFyPjxS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</w:fldData>
        </w:fldChar>
      </w:r>
      <w:r w:rsidR="006439D5" w:rsidRPr="000C2149">
        <w:rPr>
          <w:rFonts w:ascii="New Hero Thin" w:hAnsi="New Hero Thin"/>
        </w:rPr>
        <w:instrText xml:space="preserve"> ADDIN EN.CITE.DATA </w:instrText>
      </w:r>
      <w:r w:rsidR="006439D5" w:rsidRPr="000C2149">
        <w:rPr>
          <w:rFonts w:ascii="New Hero Thin" w:hAnsi="New Hero Thin"/>
        </w:rPr>
      </w:r>
      <w:r w:rsidR="006439D5" w:rsidRPr="000C2149">
        <w:rPr>
          <w:rFonts w:ascii="New Hero Thin" w:hAnsi="New Hero Thin"/>
        </w:rPr>
        <w:fldChar w:fldCharType="end"/>
      </w:r>
      <w:r w:rsidR="006439D5" w:rsidRPr="000C2149">
        <w:rPr>
          <w:rFonts w:ascii="New Hero Thin" w:hAnsi="New Hero Thin"/>
        </w:rPr>
        <w:fldChar w:fldCharType="separate"/>
      </w:r>
      <w:r w:rsidR="006439D5" w:rsidRPr="000C2149">
        <w:rPr>
          <w:rFonts w:ascii="New Hero Thin" w:hAnsi="New Hero Thin"/>
          <w:noProof/>
        </w:rPr>
        <w:t>(</w:t>
      </w:r>
      <w:proofErr w:type="spellStart"/>
      <w:r w:rsidR="00FB3549" w:rsidRPr="000C2149">
        <w:rPr>
          <w:rFonts w:ascii="New Hero Thin" w:hAnsi="New Hero Thin"/>
        </w:rPr>
        <w:t>Rubner</w:t>
      </w:r>
      <w:proofErr w:type="spellEnd"/>
      <w:r w:rsidR="00FB3549" w:rsidRPr="000C2149">
        <w:rPr>
          <w:rFonts w:ascii="New Hero Thin" w:hAnsi="New Hero Thin"/>
        </w:rPr>
        <w:t xml:space="preserve"> and </w:t>
      </w:r>
      <w:proofErr w:type="spellStart"/>
      <w:r w:rsidR="00FB3549" w:rsidRPr="000C2149">
        <w:rPr>
          <w:rFonts w:ascii="New Hero Thin" w:hAnsi="New Hero Thin"/>
        </w:rPr>
        <w:t>Tomasi</w:t>
      </w:r>
      <w:proofErr w:type="spellEnd"/>
      <w:r w:rsidR="00FB3549" w:rsidRPr="000C2149">
        <w:rPr>
          <w:rFonts w:ascii="New Hero Thin" w:hAnsi="New Hero Thin"/>
        </w:rPr>
        <w:t xml:space="preserve"> 2001</w:t>
      </w:r>
      <w:r w:rsidR="006439D5" w:rsidRPr="000C2149">
        <w:rPr>
          <w:rFonts w:ascii="New Hero Thin" w:hAnsi="New Hero Thin"/>
          <w:noProof/>
        </w:rPr>
        <w:t xml:space="preserve">; </w:t>
      </w:r>
      <w:r w:rsidR="00FB3549" w:rsidRPr="000C2149">
        <w:rPr>
          <w:rFonts w:ascii="New Hero Thin" w:hAnsi="New Hero Thin"/>
        </w:rPr>
        <w:t xml:space="preserve">Weller and </w:t>
      </w:r>
      <w:proofErr w:type="spellStart"/>
      <w:r w:rsidR="00FB3549" w:rsidRPr="000C2149">
        <w:rPr>
          <w:rFonts w:ascii="New Hero Thin" w:hAnsi="New Hero Thin"/>
        </w:rPr>
        <w:t>Westneat</w:t>
      </w:r>
      <w:proofErr w:type="spellEnd"/>
      <w:r w:rsidR="00FB3549" w:rsidRPr="000C2149">
        <w:rPr>
          <w:rFonts w:ascii="New Hero Thin" w:hAnsi="New Hero Thin"/>
        </w:rPr>
        <w:t xml:space="preserve"> 2019</w:t>
      </w:r>
      <w:r w:rsidR="006439D5" w:rsidRPr="000C2149">
        <w:rPr>
          <w:rFonts w:ascii="New Hero Thin" w:hAnsi="New Hero Thin"/>
          <w:noProof/>
        </w:rPr>
        <w:t>)</w:t>
      </w:r>
      <w:r w:rsidR="006439D5" w:rsidRPr="000C2149">
        <w:rPr>
          <w:rFonts w:ascii="New Hero Thin" w:hAnsi="New Hero Thin"/>
        </w:rPr>
        <w:fldChar w:fldCharType="end"/>
      </w:r>
      <w:r w:rsidR="006439D5" w:rsidRPr="000C2149">
        <w:rPr>
          <w:rFonts w:ascii="New Hero Thin" w:hAnsi="New Hero Thin"/>
        </w:rPr>
        <w:t xml:space="preserve"> (Figure 2)</w:t>
      </w:r>
      <w:r w:rsidR="007D66BF" w:rsidRPr="000C2149">
        <w:rPr>
          <w:rFonts w:ascii="New Hero Thin" w:hAnsi="New Hero Thin"/>
        </w:rPr>
        <w:t>.</w:t>
      </w:r>
    </w:p>
    <w:p w14:paraId="2C34B1CC" w14:textId="7C959E1F" w:rsidR="006439D5" w:rsidRDefault="006439D5" w:rsidP="00F94456">
      <w:pPr>
        <w:spacing w:after="0"/>
        <w:ind w:right="720"/>
        <w:jc w:val="both"/>
        <w:rPr>
          <w:rFonts w:ascii="New Hero UltraLight" w:hAnsi="New Hero UltraLight"/>
        </w:rPr>
      </w:pPr>
    </w:p>
    <w:p w14:paraId="12E00240" w14:textId="52DD1F9E" w:rsidR="006439D5" w:rsidRPr="006439D5" w:rsidRDefault="006439D5" w:rsidP="00F94456">
      <w:pPr>
        <w:spacing w:after="0"/>
        <w:ind w:right="720"/>
        <w:jc w:val="both"/>
        <w:rPr>
          <w:rFonts w:ascii="New Hero UltraLight" w:hAnsi="New Hero UltraLight"/>
          <w:b/>
          <w:bCs/>
        </w:rPr>
      </w:pPr>
      <w:r>
        <w:rPr>
          <w:rFonts w:ascii="New Hero UltraLight" w:hAnsi="New Hero UltraLight"/>
          <w:b/>
          <w:bCs/>
        </w:rPr>
        <w:lastRenderedPageBreak/>
        <w:t xml:space="preserve">Figure 2. </w:t>
      </w:r>
      <w:r w:rsidRPr="006439D5">
        <w:rPr>
          <w:rFonts w:ascii="New Hero UltraLight" w:hAnsi="New Hero UltraLight"/>
          <w:b/>
          <w:bCs/>
        </w:rPr>
        <w:t xml:space="preserve">Color binning process for a single object; adapted from Weller and </w:t>
      </w:r>
      <w:proofErr w:type="spellStart"/>
      <w:r w:rsidRPr="006439D5">
        <w:rPr>
          <w:rFonts w:ascii="New Hero UltraLight" w:hAnsi="New Hero UltraLight"/>
          <w:b/>
          <w:bCs/>
        </w:rPr>
        <w:t>Westneat</w:t>
      </w:r>
      <w:proofErr w:type="spellEnd"/>
      <w:r w:rsidRPr="006439D5">
        <w:rPr>
          <w:rFonts w:ascii="New Hero UltraLight" w:hAnsi="New Hero UltraLight"/>
          <w:b/>
          <w:bCs/>
        </w:rPr>
        <w:t xml:space="preserve"> (</w:t>
      </w:r>
      <w:proofErr w:type="gramStart"/>
      <w:r w:rsidRPr="006439D5">
        <w:rPr>
          <w:rFonts w:ascii="New Hero UltraLight" w:hAnsi="New Hero UltraLight"/>
          <w:b/>
          <w:bCs/>
        </w:rPr>
        <w:t>2019:Figure</w:t>
      </w:r>
      <w:proofErr w:type="gramEnd"/>
      <w:r w:rsidRPr="006439D5">
        <w:rPr>
          <w:rFonts w:ascii="New Hero UltraLight" w:hAnsi="New Hero UltraLight"/>
          <w:b/>
          <w:bCs/>
        </w:rPr>
        <w:t xml:space="preserve"> 2). In a, image of a </w:t>
      </w:r>
      <w:proofErr w:type="spellStart"/>
      <w:r w:rsidRPr="006439D5">
        <w:rPr>
          <w:rFonts w:ascii="New Hero UltraLight" w:hAnsi="New Hero UltraLight"/>
          <w:b/>
          <w:bCs/>
        </w:rPr>
        <w:t>Smithport</w:t>
      </w:r>
      <w:proofErr w:type="spellEnd"/>
      <w:r w:rsidRPr="006439D5">
        <w:rPr>
          <w:rFonts w:ascii="New Hero UltraLight" w:hAnsi="New Hero UltraLight"/>
          <w:b/>
          <w:bCs/>
        </w:rPr>
        <w:t xml:space="preserve"> Plain bottle with a transparent background; b, 3D scatterplot of 10,000 non-background pixels in RGB color space; c, clusters from histogram displayed in RGB color space; and d, histogram showing the proportion of non-background pixels assigned to each bin.</w:t>
      </w:r>
    </w:p>
    <w:p w14:paraId="2DD5962A" w14:textId="75EE911C" w:rsidR="007D66BF" w:rsidRDefault="007D66BF" w:rsidP="00F94456">
      <w:pPr>
        <w:spacing w:after="0"/>
        <w:ind w:right="720"/>
        <w:jc w:val="both"/>
        <w:rPr>
          <w:rFonts w:ascii="New Hero UltraLight" w:hAnsi="New Hero UltraLight"/>
        </w:rPr>
      </w:pPr>
    </w:p>
    <w:p w14:paraId="5C41E6CA" w14:textId="512E6675" w:rsidR="007D66BF" w:rsidRPr="005F32F7" w:rsidRDefault="007D66BF" w:rsidP="00F94456">
      <w:pPr>
        <w:spacing w:after="0"/>
        <w:ind w:right="720"/>
        <w:jc w:val="both"/>
        <w:rPr>
          <w:rFonts w:ascii="New Hero Thin" w:hAnsi="New Hero Thin"/>
        </w:rPr>
      </w:pPr>
      <w:r w:rsidRPr="005F32F7">
        <w:rPr>
          <w:rFonts w:ascii="New Hero Thin" w:hAnsi="New Hero Thin"/>
        </w:rPr>
        <w:t xml:space="preserve">Bottles were coded as </w:t>
      </w:r>
      <w:proofErr w:type="spellStart"/>
      <w:r w:rsidRPr="005F32F7">
        <w:rPr>
          <w:rFonts w:ascii="New Hero Thin" w:hAnsi="New Hero Thin"/>
        </w:rPr>
        <w:t>ColorGroup</w:t>
      </w:r>
      <w:proofErr w:type="spellEnd"/>
      <w:r w:rsidRPr="005F32F7">
        <w:rPr>
          <w:rFonts w:ascii="New Hero Thin" w:hAnsi="New Hero Thin"/>
        </w:rPr>
        <w:t xml:space="preserve"> A (reduced) and </w:t>
      </w:r>
      <w:proofErr w:type="spellStart"/>
      <w:r w:rsidRPr="005F32F7">
        <w:rPr>
          <w:rFonts w:ascii="New Hero Thin" w:hAnsi="New Hero Thin"/>
        </w:rPr>
        <w:t>ColorGroup</w:t>
      </w:r>
      <w:proofErr w:type="spellEnd"/>
      <w:r w:rsidRPr="005F32F7">
        <w:rPr>
          <w:rFonts w:ascii="New Hero Thin" w:hAnsi="New Hero Thin"/>
        </w:rPr>
        <w:t xml:space="preserve"> B (oxidized) using the output from a neighbor-joining tree calculated using the color distance matrix. To test whether vessels differ in color according to </w:t>
      </w:r>
      <w:proofErr w:type="spellStart"/>
      <w:r w:rsidRPr="005F32F7">
        <w:rPr>
          <w:rFonts w:ascii="New Hero Thin" w:hAnsi="New Hero Thin"/>
        </w:rPr>
        <w:t>ColorGroup</w:t>
      </w:r>
      <w:proofErr w:type="spellEnd"/>
      <w:r w:rsidRPr="005F32F7">
        <w:rPr>
          <w:rFonts w:ascii="New Hero Thin" w:hAnsi="New Hero Thin"/>
        </w:rPr>
        <w:t xml:space="preserve"> assignment, the color distance matrix was exported and joined with categorical data. Those data were used in a permutational multivariate analysis of variance in the vegan package to evaluate whether vessel color differs by firing method (</w:t>
      </w:r>
      <w:r w:rsidRPr="005F32F7">
        <w:rPr>
          <w:rFonts w:ascii="New Hero Thin" w:hAnsi="New Hero Thin"/>
          <w:i/>
          <w:iCs/>
        </w:rPr>
        <w:t xml:space="preserve">permutations: 10,000; </w:t>
      </w:r>
      <w:proofErr w:type="spellStart"/>
      <w:r w:rsidRPr="005F32F7">
        <w:rPr>
          <w:rFonts w:ascii="New Hero Thin" w:hAnsi="New Hero Thin"/>
          <w:i/>
          <w:iCs/>
        </w:rPr>
        <w:t>Rsq</w:t>
      </w:r>
      <w:proofErr w:type="spellEnd"/>
      <w:r w:rsidRPr="005F32F7">
        <w:rPr>
          <w:rFonts w:ascii="New Hero Thin" w:hAnsi="New Hero Thin"/>
          <w:i/>
          <w:iCs/>
        </w:rPr>
        <w:t>: 0.</w:t>
      </w:r>
      <w:r w:rsidR="0029461B" w:rsidRPr="005F32F7">
        <w:rPr>
          <w:rFonts w:ascii="New Hero Thin" w:hAnsi="New Hero Thin"/>
          <w:i/>
          <w:iCs/>
        </w:rPr>
        <w:t>55</w:t>
      </w:r>
      <w:r w:rsidRPr="005F32F7">
        <w:rPr>
          <w:rFonts w:ascii="New Hero Thin" w:hAnsi="New Hero Thin"/>
          <w:i/>
          <w:iCs/>
        </w:rPr>
        <w:t xml:space="preserve">; </w:t>
      </w:r>
      <w:proofErr w:type="spellStart"/>
      <w:r w:rsidRPr="005F32F7">
        <w:rPr>
          <w:rFonts w:ascii="New Hero Thin" w:hAnsi="New Hero Thin"/>
          <w:i/>
          <w:iCs/>
        </w:rPr>
        <w:t>Pr</w:t>
      </w:r>
      <w:proofErr w:type="spellEnd"/>
      <w:r w:rsidRPr="005F32F7">
        <w:rPr>
          <w:rFonts w:ascii="New Hero Thin" w:hAnsi="New Hero Thin"/>
          <w:i/>
          <w:iCs/>
        </w:rPr>
        <w:t>(&gt;F): 9.999e-05</w:t>
      </w:r>
      <w:r w:rsidRPr="005F32F7">
        <w:rPr>
          <w:rFonts w:ascii="New Hero Thin" w:hAnsi="New Hero Thin"/>
        </w:rPr>
        <w:t xml:space="preserve">). </w:t>
      </w:r>
    </w:p>
    <w:p w14:paraId="02A68F42" w14:textId="4AD29398" w:rsidR="006439D5" w:rsidRDefault="006439D5" w:rsidP="00F94456">
      <w:pPr>
        <w:spacing w:after="0"/>
        <w:ind w:right="720"/>
        <w:jc w:val="both"/>
        <w:rPr>
          <w:rFonts w:ascii="New Hero UltraLight" w:hAnsi="New Hero UltraLight"/>
        </w:rPr>
      </w:pPr>
    </w:p>
    <w:p w14:paraId="0B75060A" w14:textId="10A447D1" w:rsidR="006439D5" w:rsidRDefault="006439D5" w:rsidP="00F94456">
      <w:pPr>
        <w:spacing w:after="0"/>
        <w:ind w:right="720"/>
        <w:jc w:val="both"/>
        <w:rPr>
          <w:rFonts w:ascii="New Hero UltraLight" w:hAnsi="New Hero UltraLight"/>
        </w:rPr>
      </w:pPr>
      <w:r>
        <w:rPr>
          <w:rFonts w:ascii="New Hero UltraLight" w:hAnsi="New Hero UltraLight"/>
          <w:i/>
          <w:iCs/>
        </w:rPr>
        <w:t>Geography</w:t>
      </w:r>
    </w:p>
    <w:p w14:paraId="0963D19B" w14:textId="556CCF05" w:rsidR="006439D5" w:rsidRDefault="006439D5" w:rsidP="00F94456">
      <w:pPr>
        <w:spacing w:after="0"/>
        <w:ind w:right="720"/>
        <w:jc w:val="both"/>
        <w:rPr>
          <w:rFonts w:ascii="New Hero UltraLight" w:hAnsi="New Hero UltraLight"/>
        </w:rPr>
      </w:pPr>
    </w:p>
    <w:p w14:paraId="5C3A84B8" w14:textId="0BFC82AA" w:rsidR="007D66BF" w:rsidRPr="005F32F7" w:rsidRDefault="006439D5" w:rsidP="00F94456">
      <w:pPr>
        <w:spacing w:after="0"/>
        <w:ind w:right="720"/>
        <w:jc w:val="both"/>
        <w:rPr>
          <w:rFonts w:ascii="New Hero Thin" w:hAnsi="New Hero Thin"/>
        </w:rPr>
      </w:pPr>
      <w:r w:rsidRPr="005F32F7">
        <w:rPr>
          <w:rFonts w:ascii="New Hero Thin" w:hAnsi="New Hero Thin"/>
        </w:rPr>
        <w:t xml:space="preserve">Coordinate data were </w:t>
      </w:r>
      <w:r w:rsidR="0029461B" w:rsidRPr="005F32F7">
        <w:rPr>
          <w:rFonts w:ascii="New Hero Thin" w:hAnsi="New Hero Thin"/>
        </w:rPr>
        <w:t>subsequently</w:t>
      </w:r>
      <w:r w:rsidRPr="005F32F7">
        <w:rPr>
          <w:rFonts w:ascii="New Hero Thin" w:hAnsi="New Hero Thin"/>
        </w:rPr>
        <w:t xml:space="preserve"> harvested and</w:t>
      </w:r>
      <w:r w:rsidR="0029461B" w:rsidRPr="005F32F7">
        <w:rPr>
          <w:rFonts w:ascii="New Hero Thin" w:hAnsi="New Hero Thin"/>
        </w:rPr>
        <w:t xml:space="preserve"> added to the categorical dataset, and </w:t>
      </w:r>
      <w:r w:rsidRPr="005F32F7">
        <w:rPr>
          <w:rFonts w:ascii="New Hero Thin" w:hAnsi="New Hero Thin"/>
        </w:rPr>
        <w:t xml:space="preserve">all data were imported to a GIS for </w:t>
      </w:r>
      <w:r w:rsidR="0029461B" w:rsidRPr="005F32F7">
        <w:rPr>
          <w:rFonts w:ascii="New Hero Thin" w:hAnsi="New Hero Thin"/>
        </w:rPr>
        <w:t>a</w:t>
      </w:r>
      <w:r w:rsidRPr="005F32F7">
        <w:rPr>
          <w:rFonts w:ascii="New Hero Thin" w:hAnsi="New Hero Thin"/>
        </w:rPr>
        <w:t xml:space="preserve"> distribution</w:t>
      </w:r>
      <w:r w:rsidR="0029461B" w:rsidRPr="005F32F7">
        <w:rPr>
          <w:rFonts w:ascii="New Hero Thin" w:hAnsi="New Hero Thin"/>
        </w:rPr>
        <w:t xml:space="preserve"> analysis to identify core production areas</w:t>
      </w:r>
      <w:r w:rsidRPr="005F32F7">
        <w:rPr>
          <w:rFonts w:ascii="New Hero Thin" w:hAnsi="New Hero Thin"/>
        </w:rPr>
        <w:t>.</w:t>
      </w:r>
      <w:r w:rsidR="0029461B" w:rsidRPr="005F32F7">
        <w:rPr>
          <w:rFonts w:ascii="New Hero Thin" w:hAnsi="New Hero Thin"/>
        </w:rPr>
        <w:t xml:space="preserve"> The GIS environment was modified to ensure that both distributions (oxidized and reduced) would share the same extent, defined by the distribution of all sites in the sample.</w:t>
      </w:r>
      <w:r w:rsidR="008E0F27" w:rsidRPr="005F32F7">
        <w:rPr>
          <w:rFonts w:ascii="New Hero Thin" w:hAnsi="New Hero Thin"/>
        </w:rPr>
        <w:t xml:space="preserve"> The distribution of sites serves as a proxy for the distribution of the two types (Hickory Engraved and </w:t>
      </w:r>
      <w:proofErr w:type="spellStart"/>
      <w:r w:rsidR="008E0F27" w:rsidRPr="005F32F7">
        <w:rPr>
          <w:rFonts w:ascii="New Hero Thin" w:hAnsi="New Hero Thin"/>
        </w:rPr>
        <w:t>Smithport</w:t>
      </w:r>
      <w:proofErr w:type="spellEnd"/>
      <w:r w:rsidR="008E0F27" w:rsidRPr="005F32F7">
        <w:rPr>
          <w:rFonts w:ascii="New Hero Thin" w:hAnsi="New Hero Thin"/>
        </w:rPr>
        <w:t xml:space="preserve"> Plain) (Figure 1), where a minimum convex polygon could be fitted to those data as a means of delimiting their utilization distribution.</w:t>
      </w:r>
      <w:r w:rsidR="007109CE" w:rsidRPr="005F32F7">
        <w:rPr>
          <w:rFonts w:ascii="New Hero Thin" w:hAnsi="New Hero Thin"/>
        </w:rPr>
        <w:t xml:space="preserve"> Within the utilization distribution</w:t>
      </w:r>
      <w:r w:rsidR="008E0F27" w:rsidRPr="005F32F7">
        <w:rPr>
          <w:rFonts w:ascii="New Hero Thin" w:hAnsi="New Hero Thin"/>
        </w:rPr>
        <w:t xml:space="preserve"> </w:t>
      </w:r>
      <w:r w:rsidR="007109CE" w:rsidRPr="005F32F7">
        <w:rPr>
          <w:rFonts w:ascii="New Hero Thin" w:hAnsi="New Hero Thin"/>
        </w:rPr>
        <w:fldChar w:fldCharType="begin"/>
      </w:r>
      <w:r w:rsidR="007C209F" w:rsidRPr="005F32F7">
        <w:rPr>
          <w:rFonts w:ascii="New Hero Thin" w:hAnsi="New Hero Thin"/>
        </w:rPr>
        <w:instrText xml:space="preserve"> ADDIN EN.CITE &lt;EndNote&gt;&lt;Cite&gt;&lt;Author&gt;Worton&lt;/Author&gt;&lt;Year&gt;1989&lt;/Year&gt;&lt;RecNum&gt;11347&lt;/RecNum&gt;&lt;Prefix&gt;sensu &lt;/Prefix&gt;&lt;DisplayText&gt;(sensu Worton 1989)&lt;/DisplayText&gt;&lt;record&gt;&lt;rec-number&gt;11347&lt;/rec-number&gt;&lt;foreign-keys&gt;&lt;key app="EN" db-id="p9azfz2xyws25gedrz4p5ae4sa9vdterwtrd" timestamp="1678699376" guid="df38e740-5660-4415-958e-4bd1d502b119"&gt;11347&lt;/key&gt;&lt;/foreign-keys&gt;&lt;ref-type name="Journal Article"&gt;17&lt;/ref-type&gt;&lt;contributors&gt;&lt;authors&gt;&lt;author&gt;Worton, B. J.&lt;/author&gt;&lt;/authors&gt;&lt;/contributors&gt;&lt;titles&gt;&lt;title&gt;Kernel Methods for Estimating the Utilization Distribution in Home-Range Studies&lt;/title&gt;&lt;secondary-title&gt;Ecology&lt;/secondary-title&gt;&lt;/titles&gt;&lt;periodical&gt;&lt;full-title&gt;Ecology&lt;/full-title&gt;&lt;/periodical&gt;&lt;pages&gt;164-168&lt;/pages&gt;&lt;volume&gt;70&lt;/volume&gt;&lt;number&gt;1&lt;/number&gt;&lt;section&gt;164&lt;/section&gt;&lt;dates&gt;&lt;year&gt;1989&lt;/year&gt;&lt;/dates&gt;&lt;isbn&gt;00129658&lt;/isbn&gt;&lt;urls&gt;&lt;/urls&gt;&lt;electronic-resource-num&gt;10.2307/1938423&lt;/electronic-resource-num&gt;&lt;/record&gt;&lt;/Cite&gt;&lt;/EndNote&gt;</w:instrText>
      </w:r>
      <w:r w:rsidR="007109CE" w:rsidRPr="005F32F7">
        <w:rPr>
          <w:rFonts w:ascii="New Hero Thin" w:hAnsi="New Hero Thin"/>
        </w:rPr>
        <w:fldChar w:fldCharType="separate"/>
      </w:r>
      <w:r w:rsidR="007109CE" w:rsidRPr="005F32F7">
        <w:rPr>
          <w:rFonts w:ascii="New Hero Thin" w:hAnsi="New Hero Thin"/>
          <w:noProof/>
        </w:rPr>
        <w:t>(</w:t>
      </w:r>
      <w:proofErr w:type="spellStart"/>
      <w:r w:rsidR="00FB3549" w:rsidRPr="005F32F7">
        <w:rPr>
          <w:rFonts w:ascii="New Hero Thin" w:hAnsi="New Hero Thin"/>
        </w:rPr>
        <w:t>sensu</w:t>
      </w:r>
      <w:proofErr w:type="spellEnd"/>
      <w:r w:rsidR="00FB3549" w:rsidRPr="005F32F7">
        <w:rPr>
          <w:rFonts w:ascii="New Hero Thin" w:hAnsi="New Hero Thin"/>
        </w:rPr>
        <w:t xml:space="preserve"> </w:t>
      </w:r>
      <w:proofErr w:type="spellStart"/>
      <w:r w:rsidR="00FB3549" w:rsidRPr="005F32F7">
        <w:rPr>
          <w:rFonts w:ascii="New Hero Thin" w:hAnsi="New Hero Thin"/>
        </w:rPr>
        <w:t>Worton</w:t>
      </w:r>
      <w:proofErr w:type="spellEnd"/>
      <w:r w:rsidR="00FB3549" w:rsidRPr="005F32F7">
        <w:rPr>
          <w:rFonts w:ascii="New Hero Thin" w:hAnsi="New Hero Thin"/>
        </w:rPr>
        <w:t xml:space="preserve"> 1989</w:t>
      </w:r>
      <w:r w:rsidR="007109CE" w:rsidRPr="005F32F7">
        <w:rPr>
          <w:rFonts w:ascii="New Hero Thin" w:hAnsi="New Hero Thin"/>
          <w:noProof/>
        </w:rPr>
        <w:t>)</w:t>
      </w:r>
      <w:r w:rsidR="007109CE" w:rsidRPr="005F32F7">
        <w:rPr>
          <w:rFonts w:ascii="New Hero Thin" w:hAnsi="New Hero Thin"/>
        </w:rPr>
        <w:fldChar w:fldCharType="end"/>
      </w:r>
      <w:r w:rsidR="007109CE" w:rsidRPr="005F32F7">
        <w:rPr>
          <w:rFonts w:ascii="New Hero Thin" w:hAnsi="New Hero Thin"/>
        </w:rPr>
        <w:t xml:space="preserve">, core production areas were defined using kernel density, where raster values from the location of each site were exported to identify the 50 and 75 percent quantiles. Each raster was reclassified using three classifications; </w:t>
      </w:r>
      <w:r w:rsidR="00B93123">
        <w:rPr>
          <w:rFonts w:ascii="New Hero Thin" w:hAnsi="New Hero Thin"/>
        </w:rPr>
        <w:t>the darkest</w:t>
      </w:r>
      <w:r w:rsidR="007109CE" w:rsidRPr="005F32F7">
        <w:rPr>
          <w:rFonts w:ascii="New Hero Thin" w:hAnsi="New Hero Thin"/>
        </w:rPr>
        <w:t xml:space="preserve"> </w:t>
      </w:r>
      <w:r w:rsidR="00B93123">
        <w:rPr>
          <w:rFonts w:ascii="New Hero Thin" w:hAnsi="New Hero Thin"/>
        </w:rPr>
        <w:t>indicating</w:t>
      </w:r>
      <w:r w:rsidR="007109CE" w:rsidRPr="005F32F7">
        <w:rPr>
          <w:rFonts w:ascii="New Hero Thin" w:hAnsi="New Hero Thin"/>
        </w:rPr>
        <w:t xml:space="preserve"> the 50 percent </w:t>
      </w:r>
      <w:r w:rsidR="00B93123">
        <w:rPr>
          <w:rFonts w:ascii="New Hero Thin" w:hAnsi="New Hero Thin"/>
        </w:rPr>
        <w:t>quantile</w:t>
      </w:r>
      <w:r w:rsidR="007109CE" w:rsidRPr="005F32F7">
        <w:rPr>
          <w:rFonts w:ascii="New Hero Thin" w:hAnsi="New Hero Thin"/>
        </w:rPr>
        <w:t xml:space="preserve">, another at 75, and </w:t>
      </w:r>
      <w:r w:rsidR="006A6E77" w:rsidRPr="005F32F7">
        <w:rPr>
          <w:rFonts w:ascii="New Hero Thin" w:hAnsi="New Hero Thin"/>
        </w:rPr>
        <w:t>a third</w:t>
      </w:r>
      <w:r w:rsidR="007109CE" w:rsidRPr="005F32F7">
        <w:rPr>
          <w:rFonts w:ascii="New Hero Thin" w:hAnsi="New Hero Thin"/>
        </w:rPr>
        <w:t xml:space="preserve"> that holds the remainder (Figure 3).</w:t>
      </w:r>
    </w:p>
    <w:p w14:paraId="717FA13B" w14:textId="4859455A" w:rsidR="007109CE" w:rsidRDefault="007109CE" w:rsidP="00F94456">
      <w:pPr>
        <w:spacing w:after="0"/>
        <w:ind w:right="720"/>
        <w:jc w:val="both"/>
        <w:rPr>
          <w:rFonts w:ascii="New Hero UltraLight" w:hAnsi="New Hero UltraLight"/>
        </w:rPr>
      </w:pPr>
    </w:p>
    <w:p w14:paraId="23C65D59" w14:textId="3EFB7D5B" w:rsidR="007109CE" w:rsidRDefault="007109CE" w:rsidP="00F94456">
      <w:pPr>
        <w:spacing w:after="0"/>
        <w:ind w:right="720"/>
        <w:jc w:val="both"/>
        <w:rPr>
          <w:rFonts w:ascii="New Hero UltraLight" w:hAnsi="New Hero UltraLight"/>
          <w:b/>
          <w:bCs/>
        </w:rPr>
      </w:pPr>
      <w:r>
        <w:rPr>
          <w:rFonts w:ascii="New Hero UltraLight" w:hAnsi="New Hero UltraLight"/>
          <w:b/>
          <w:bCs/>
        </w:rPr>
        <w:t xml:space="preserve">Figure 3. </w:t>
      </w:r>
      <w:r w:rsidRPr="007109CE">
        <w:rPr>
          <w:rFonts w:ascii="New Hero UltraLight" w:hAnsi="New Hero UltraLight"/>
          <w:b/>
          <w:bCs/>
        </w:rPr>
        <w:t>Kernel densities representing the 50 (black) and 75 percent (gray) quantiles for reduced bottles, and the 50 (dark brown) and 75 percent (light brown) quantiles for the oxidized bottles.</w:t>
      </w:r>
    </w:p>
    <w:p w14:paraId="5104DE55" w14:textId="42D23E4B" w:rsidR="007109CE" w:rsidRDefault="007109CE" w:rsidP="00F94456">
      <w:pPr>
        <w:spacing w:after="0"/>
        <w:ind w:right="720"/>
        <w:jc w:val="both"/>
        <w:rPr>
          <w:rFonts w:ascii="New Hero UltraLight" w:hAnsi="New Hero UltraLight"/>
          <w:b/>
          <w:bCs/>
        </w:rPr>
      </w:pPr>
    </w:p>
    <w:p w14:paraId="16AC8DCD" w14:textId="2DB5D961" w:rsidR="007109CE" w:rsidRDefault="007109CE" w:rsidP="00F94456">
      <w:pPr>
        <w:spacing w:after="0"/>
        <w:ind w:right="720"/>
        <w:jc w:val="both"/>
        <w:rPr>
          <w:rFonts w:ascii="New Hero Thin" w:hAnsi="New Hero Thin"/>
        </w:rPr>
      </w:pPr>
      <w:r w:rsidRPr="005F32F7">
        <w:rPr>
          <w:rFonts w:ascii="New Hero Thin" w:hAnsi="New Hero Thin"/>
        </w:rPr>
        <w:t xml:space="preserve">Results demonstrate a single core area related to the production of reduced bottles; however, oxidized bottle production occurred across two core areas (one north; the other south). </w:t>
      </w:r>
      <w:r w:rsidR="00E76F88" w:rsidRPr="005F32F7">
        <w:rPr>
          <w:rFonts w:ascii="New Hero Thin" w:hAnsi="New Hero Thin"/>
        </w:rPr>
        <w:t xml:space="preserve">All core production areas occur in the Red River Basin within the known boundary of the ancestral Caddo region. </w:t>
      </w:r>
    </w:p>
    <w:p w14:paraId="465B0AB0" w14:textId="77777777" w:rsidR="00C25A81" w:rsidRPr="005F32F7" w:rsidRDefault="00C25A81" w:rsidP="00F94456">
      <w:pPr>
        <w:spacing w:after="0"/>
        <w:ind w:right="720"/>
        <w:jc w:val="both"/>
        <w:rPr>
          <w:rFonts w:ascii="New Hero Thin" w:hAnsi="New Hero Thin"/>
        </w:rPr>
      </w:pPr>
    </w:p>
    <w:p w14:paraId="62FD99BA" w14:textId="73336F37" w:rsidR="00DB3446" w:rsidRDefault="00DB3446" w:rsidP="00F94456">
      <w:pPr>
        <w:spacing w:after="0"/>
        <w:ind w:right="720"/>
        <w:jc w:val="both"/>
        <w:rPr>
          <w:rFonts w:ascii="New Hero UltraLight" w:hAnsi="New Hero UltraLight"/>
        </w:rPr>
      </w:pPr>
      <w:r>
        <w:rPr>
          <w:rFonts w:ascii="New Hero UltraLight" w:hAnsi="New Hero UltraLight"/>
          <w:i/>
          <w:iCs/>
        </w:rPr>
        <w:lastRenderedPageBreak/>
        <w:t>Morphology</w:t>
      </w:r>
      <w:r>
        <w:rPr>
          <w:rFonts w:ascii="New Hero UltraLight" w:hAnsi="New Hero UltraLight"/>
        </w:rPr>
        <w:t xml:space="preserve"> </w:t>
      </w:r>
    </w:p>
    <w:p w14:paraId="173E9382" w14:textId="56ADA5E3" w:rsidR="00DB3446" w:rsidRDefault="00DB3446" w:rsidP="00F94456">
      <w:pPr>
        <w:spacing w:after="0"/>
        <w:ind w:right="720"/>
        <w:jc w:val="both"/>
        <w:rPr>
          <w:rFonts w:ascii="New Hero UltraLight" w:hAnsi="New Hero UltraLight"/>
        </w:rPr>
      </w:pPr>
    </w:p>
    <w:p w14:paraId="62B70D34" w14:textId="401F1314" w:rsidR="00FB3549" w:rsidRPr="005F32F7" w:rsidRDefault="007C209F" w:rsidP="00FB3549">
      <w:pPr>
        <w:jc w:val="both"/>
        <w:rPr>
          <w:rFonts w:ascii="New Hero Thin" w:hAnsi="New Hero Thin"/>
        </w:rPr>
      </w:pPr>
      <w:r w:rsidRPr="005F32F7">
        <w:rPr>
          <w:rFonts w:ascii="New Hero Thin" w:hAnsi="New Hero Thin"/>
        </w:rPr>
        <w:t xml:space="preserve">The 3D scans of each vessel were imported to </w:t>
      </w:r>
      <w:proofErr w:type="spellStart"/>
      <w:r w:rsidRPr="005F32F7">
        <w:rPr>
          <w:rFonts w:ascii="New Hero Thin" w:hAnsi="New Hero Thin"/>
        </w:rPr>
        <w:t>Geomagic</w:t>
      </w:r>
      <w:proofErr w:type="spellEnd"/>
      <w:r w:rsidRPr="005F32F7">
        <w:rPr>
          <w:rFonts w:ascii="New Hero Thin" w:hAnsi="New Hero Thin"/>
        </w:rPr>
        <w:t xml:space="preserve"> Design X, where each was landmarked following established and replicable protocols </w:t>
      </w:r>
      <w:r w:rsidRPr="005F32F7">
        <w:rPr>
          <w:rFonts w:ascii="New Hero Thin" w:hAnsi="New Hero Thin"/>
        </w:rPr>
        <w:fldChar w:fldCharType="begin">
          <w:fldData xml:space="preserve">PEVuZE5vdGU+PENpdGU+PEF1dGhvcj5TZWxkZW4gSnIuPC9BdXRob3I+PFllYXI+MjAxODwvWWVh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</w:fldData>
        </w:fldChar>
      </w:r>
      <w:r w:rsidRPr="005F32F7">
        <w:rPr>
          <w:rFonts w:ascii="New Hero Thin" w:hAnsi="New Hero Thin"/>
        </w:rPr>
        <w:instrText xml:space="preserve"> ADDIN EN.CITE </w:instrText>
      </w:r>
      <w:r w:rsidRPr="005F32F7">
        <w:rPr>
          <w:rFonts w:ascii="New Hero Thin" w:hAnsi="New Hero Thin"/>
        </w:rPr>
        <w:fldChar w:fldCharType="begin">
          <w:fldData xml:space="preserve">PEVuZE5vdGU+PENpdGU+PEF1dGhvcj5TZWxkZW4gSnIuPC9BdXRob3I+PFllYXI+MjAxODwvWWVh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</w:fldData>
        </w:fldChar>
      </w:r>
      <w:r w:rsidRPr="005F32F7">
        <w:rPr>
          <w:rFonts w:ascii="New Hero Thin" w:hAnsi="New Hero Thin"/>
        </w:rPr>
        <w:instrText xml:space="preserve"> ADDIN EN.CITE.DATA </w:instrText>
      </w:r>
      <w:r w:rsidRPr="005F32F7">
        <w:rPr>
          <w:rFonts w:ascii="New Hero Thin" w:hAnsi="New Hero Thin"/>
        </w:rPr>
      </w:r>
      <w:r w:rsidRPr="005F32F7">
        <w:rPr>
          <w:rFonts w:ascii="New Hero Thin" w:hAnsi="New Hero Thin"/>
        </w:rPr>
        <w:fldChar w:fldCharType="end"/>
      </w:r>
      <w:r w:rsidRPr="005F32F7">
        <w:rPr>
          <w:rFonts w:ascii="New Hero Thin" w:hAnsi="New Hero Thin"/>
        </w:rPr>
        <w:fldChar w:fldCharType="separate"/>
      </w:r>
      <w:r w:rsidRPr="005F32F7">
        <w:rPr>
          <w:rFonts w:ascii="New Hero Thin" w:hAnsi="New Hero Thin"/>
          <w:noProof/>
        </w:rPr>
        <w:t>(</w:t>
      </w:r>
      <w:r w:rsidR="00FB3549" w:rsidRPr="005F32F7">
        <w:rPr>
          <w:rFonts w:ascii="New Hero Thin" w:hAnsi="New Hero Thin"/>
        </w:rPr>
        <w:t>Selden Jr. 2018a</w:t>
      </w:r>
      <w:r w:rsidRPr="005F32F7">
        <w:rPr>
          <w:rFonts w:ascii="New Hero Thin" w:hAnsi="New Hero Thin"/>
          <w:noProof/>
        </w:rPr>
        <w:t xml:space="preserve">, </w:t>
      </w:r>
      <w:r w:rsidR="00FB3549" w:rsidRPr="005F32F7">
        <w:rPr>
          <w:rFonts w:ascii="New Hero Thin" w:hAnsi="New Hero Thin"/>
        </w:rPr>
        <w:t>2018b</w:t>
      </w:r>
      <w:r w:rsidRPr="005F32F7">
        <w:rPr>
          <w:rFonts w:ascii="New Hero Thin" w:hAnsi="New Hero Thin"/>
          <w:noProof/>
        </w:rPr>
        <w:t xml:space="preserve">, </w:t>
      </w:r>
      <w:r w:rsidR="00FB3549" w:rsidRPr="005F32F7">
        <w:rPr>
          <w:rFonts w:ascii="New Hero Thin" w:hAnsi="New Hero Thin"/>
        </w:rPr>
        <w:t>2019</w:t>
      </w:r>
      <w:r w:rsidRPr="005F32F7">
        <w:rPr>
          <w:rFonts w:ascii="New Hero Thin" w:hAnsi="New Hero Thin"/>
          <w:noProof/>
        </w:rPr>
        <w:t xml:space="preserve">, </w:t>
      </w:r>
      <w:r w:rsidR="00FB3549" w:rsidRPr="005F32F7">
        <w:rPr>
          <w:rFonts w:ascii="New Hero Thin" w:hAnsi="New Hero Thin"/>
        </w:rPr>
        <w:t>2021</w:t>
      </w:r>
      <w:r w:rsidRPr="005F32F7">
        <w:rPr>
          <w:rFonts w:ascii="New Hero Thin" w:hAnsi="New Hero Thin"/>
          <w:noProof/>
        </w:rPr>
        <w:t>)</w:t>
      </w:r>
      <w:r w:rsidRPr="005F32F7">
        <w:rPr>
          <w:rFonts w:ascii="New Hero Thin" w:hAnsi="New Hero Thin"/>
        </w:rPr>
        <w:fldChar w:fldCharType="end"/>
      </w:r>
      <w:r w:rsidRPr="005F32F7">
        <w:rPr>
          <w:rFonts w:ascii="New Hero Thin" w:hAnsi="New Hero Thin"/>
        </w:rPr>
        <w:t xml:space="preserve">. </w:t>
      </w:r>
      <w:r w:rsidR="00FB3549" w:rsidRPr="005F32F7">
        <w:rPr>
          <w:rFonts w:ascii="New Hero Thin" w:hAnsi="New Hero Thin"/>
        </w:rPr>
        <w:t xml:space="preserve">Landmark data were aligned to a global coordinate system </w:t>
      </w:r>
      <w:r w:rsidR="00FB3549" w:rsidRPr="005F32F7">
        <w:rPr>
          <w:rFonts w:ascii="New Hero Thin" w:hAnsi="New Hero Thin"/>
        </w:rPr>
        <w:fldChar w:fldCharType="begin">
          <w:fldData xml:space="preserve">PEVuZE5vdGU+PENpdGU+PEF1dGhvcj5Cb29rc3RlaW48L0F1dGhvcj48WWVhcj4xOTk5PC9ZZWFy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==
</w:fldData>
        </w:fldChar>
      </w:r>
      <w:r w:rsidR="00FB3549" w:rsidRPr="005F32F7">
        <w:rPr>
          <w:rFonts w:ascii="New Hero Thin" w:hAnsi="New Hero Thin"/>
        </w:rPr>
        <w:instrText xml:space="preserve"> ADDIN EN.CITE </w:instrText>
      </w:r>
      <w:r w:rsidR="00FB3549" w:rsidRPr="005F32F7">
        <w:rPr>
          <w:rFonts w:ascii="New Hero Thin" w:hAnsi="New Hero Thin"/>
        </w:rPr>
        <w:fldChar w:fldCharType="begin">
          <w:fldData xml:space="preserve">PEVuZE5vdGU+PENpdGU+PEF1dGhvcj5Cb29rc3RlaW48L0F1dGhvcj48WWVhcj4xOTk5PC9ZZWFy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==
</w:fldData>
        </w:fldChar>
      </w:r>
      <w:r w:rsidR="00FB3549" w:rsidRPr="005F32F7">
        <w:rPr>
          <w:rFonts w:ascii="New Hero Thin" w:hAnsi="New Hero Thin"/>
        </w:rPr>
        <w:instrText xml:space="preserve"> ADDIN EN.CITE.DATA </w:instrText>
      </w:r>
      <w:r w:rsidR="00FB3549" w:rsidRPr="005F32F7">
        <w:rPr>
          <w:rFonts w:ascii="New Hero Thin" w:hAnsi="New Hero Thin"/>
        </w:rPr>
      </w:r>
      <w:r w:rsidR="00FB3549" w:rsidRPr="005F32F7">
        <w:rPr>
          <w:rFonts w:ascii="New Hero Thin" w:hAnsi="New Hero Thin"/>
        </w:rPr>
        <w:fldChar w:fldCharType="end"/>
      </w:r>
      <w:r w:rsidR="00FB3549" w:rsidRPr="005F32F7">
        <w:rPr>
          <w:rFonts w:ascii="New Hero Thin" w:hAnsi="New Hero Thin"/>
        </w:rPr>
        <w:fldChar w:fldCharType="separate"/>
      </w:r>
      <w:r w:rsidR="00FB3549" w:rsidRPr="005F32F7">
        <w:rPr>
          <w:rFonts w:ascii="New Hero Thin" w:hAnsi="New Hero Thin"/>
          <w:noProof/>
        </w:rPr>
        <w:t>(</w:t>
      </w:r>
      <w:r w:rsidR="00FB3549" w:rsidRPr="005F32F7">
        <w:rPr>
          <w:rFonts w:ascii="New Hero Thin" w:hAnsi="New Hero Thin"/>
        </w:rPr>
        <w:t>Bookstein et al. 1999</w:t>
      </w:r>
      <w:r w:rsidR="00FB3549" w:rsidRPr="005F32F7">
        <w:rPr>
          <w:rFonts w:ascii="New Hero Thin" w:hAnsi="New Hero Thin"/>
          <w:noProof/>
        </w:rPr>
        <w:t xml:space="preserve">; </w:t>
      </w:r>
      <w:r w:rsidR="00FB3549" w:rsidRPr="005F32F7">
        <w:rPr>
          <w:rFonts w:ascii="New Hero Thin" w:hAnsi="New Hero Thin"/>
        </w:rPr>
        <w:t>Gunz et al. 2005</w:t>
      </w:r>
      <w:r w:rsidR="00FB3549" w:rsidRPr="005F32F7">
        <w:rPr>
          <w:rFonts w:ascii="New Hero Thin" w:hAnsi="New Hero Thin"/>
          <w:noProof/>
        </w:rPr>
        <w:t xml:space="preserve">; </w:t>
      </w:r>
      <w:r w:rsidR="00FB3549" w:rsidRPr="005F32F7">
        <w:rPr>
          <w:rFonts w:ascii="New Hero Thin" w:hAnsi="New Hero Thin"/>
        </w:rPr>
        <w:t>Kendall 1981</w:t>
      </w:r>
      <w:r w:rsidR="00FB3549" w:rsidRPr="005F32F7">
        <w:rPr>
          <w:rFonts w:ascii="New Hero Thin" w:hAnsi="New Hero Thin"/>
          <w:noProof/>
        </w:rPr>
        <w:t xml:space="preserve">, </w:t>
      </w:r>
      <w:r w:rsidR="00FB3549" w:rsidRPr="005F32F7">
        <w:rPr>
          <w:rFonts w:ascii="New Hero Thin" w:hAnsi="New Hero Thin"/>
        </w:rPr>
        <w:t>1984</w:t>
      </w:r>
      <w:r w:rsidR="00FB3549" w:rsidRPr="005F32F7">
        <w:rPr>
          <w:rFonts w:ascii="New Hero Thin" w:hAnsi="New Hero Thin"/>
          <w:noProof/>
        </w:rPr>
        <w:t>)</w:t>
      </w:r>
      <w:r w:rsidR="00FB3549" w:rsidRPr="005F32F7">
        <w:rPr>
          <w:rFonts w:ascii="New Hero Thin" w:hAnsi="New Hero Thin"/>
        </w:rPr>
        <w:fldChar w:fldCharType="end"/>
      </w:r>
      <w:r w:rsidR="00FB3549" w:rsidRPr="005F32F7">
        <w:rPr>
          <w:rFonts w:ascii="New Hero Thin" w:hAnsi="New Hero Thin"/>
        </w:rPr>
        <w:t xml:space="preserve">, achieved through generalized Procrustes superimposition </w:t>
      </w:r>
      <w:r w:rsidR="00FB3549" w:rsidRPr="005F32F7">
        <w:rPr>
          <w:rFonts w:ascii="New Hero Thin" w:hAnsi="New Hero Thin"/>
        </w:rPr>
        <w:fldChar w:fldCharType="begin">
          <w:fldData xml:space="preserve">PEVuZE5vdGU+PENpdGU+PEF1dGhvcj5Cb29rc3RlaW48L0F1dGhvcj48WWVhcj4xOTg2PC9ZZWFy
PjxSZWNOdW0+MTExNTY8L1JlY051bT48RGlzcGxheVRleHQ+KEJvb2tzdGVpbiAxOTg2OyBSb2hs
ZiAxOTk5OyBSb2hsZiBhbmQgU2xpY2UgMTk5MCk8L0Rpc3BsYXlUZXh0PjxyZWNvcmQ+PHJlYy1u
dW1iZXI+MTExNTY8L3JlYy1udW1iZXI+PGZvcmVpZ24ta2V5cz48a2V5IGFwcD0iRU4iIGRiLWlk
PSJwOWF6ZnoyeHl3czI1Z2Vkcno0cDVhZTRzYTl2ZHRlcnd0cmQiIHRpbWVzdGFtcD0iMTY3NzIz
NDg1MCIgZ3VpZD0iYjgyZWY3YmItNDgxYy00MDAzLWE4NGMtMzM4MmE2MmU4YzIyIj4xMTE1Nj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Y5PC9SZWNOdW0+PHJlY29yZD48cmVjLW51bWJlcj43
NDY5PC9yZWMtbnVtYmVyPjxmb3JlaWduLWtleXM+PGtleSBhcHA9IkVOIiBkYi1pZD0icDlhemZ6
Mnh5d3MyNWdlZHJ6NHA1YWU0c2E5dmR0ZXJ3dHJkIiB0aW1lc3RhbXA9IjE2NzY5ODUzMDUiIGd1
aWQ9IjNjZGRjZGExLWFiMjEtNGQzNi04MGFiLWU1MzNhOTQ1ZWE0NCI+NzQ2OT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yPC9SZWNOdW0+PHJlY29yZD48cmVjLW51bWJlcj43NDYyPC9yZWMtbnVt
YmVyPjxmb3JlaWduLWtleXM+PGtleSBhcHA9IkVOIiBkYi1pZD0icDlhemZ6Mnh5d3MyNWdlZHJ6
NHA1YWU0c2E5dmR0ZXJ3dHJkIiB0aW1lc3RhbXA9IjE2NzY5ODUyODQiIGd1aWQ9IjE5OTY5OGUw
LWJkMzMtNDcxZC1hNGIxLTA4MzFhYWQ3ZmU1MSI+NzQ2Mj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sidR="00FB3549" w:rsidRPr="005F32F7">
        <w:rPr>
          <w:rFonts w:ascii="New Hero Thin" w:hAnsi="New Hero Thin"/>
        </w:rPr>
        <w:instrText xml:space="preserve"> ADDIN EN.CITE </w:instrText>
      </w:r>
      <w:r w:rsidR="00FB3549" w:rsidRPr="005F32F7">
        <w:rPr>
          <w:rFonts w:ascii="New Hero Thin" w:hAnsi="New Hero Thin"/>
        </w:rPr>
        <w:fldChar w:fldCharType="begin">
          <w:fldData xml:space="preserve">PEVuZE5vdGU+PENpdGU+PEF1dGhvcj5Cb29rc3RlaW48L0F1dGhvcj48WWVhcj4xOTg2PC9ZZWFy
PjxSZWNOdW0+MTExNTY8L1JlY051bT48RGlzcGxheVRleHQ+KEJvb2tzdGVpbiAxOTg2OyBSb2hs
ZiAxOTk5OyBSb2hsZiBhbmQgU2xpY2UgMTk5MCk8L0Rpc3BsYXlUZXh0PjxyZWNvcmQ+PHJlYy1u
dW1iZXI+MTExNTY8L3JlYy1udW1iZXI+PGZvcmVpZ24ta2V5cz48a2V5IGFwcD0iRU4iIGRiLWlk
PSJwOWF6ZnoyeHl3czI1Z2Vkcno0cDVhZTRzYTl2ZHRlcnd0cmQiIHRpbWVzdGFtcD0iMTY3NzIz
NDg1MCIgZ3VpZD0iYjgyZWY3YmItNDgxYy00MDAzLWE4NGMtMzM4MmE2MmU4YzIyIj4xMTE1Nj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Y5PC9SZWNOdW0+PHJlY29yZD48cmVjLW51bWJlcj43
NDY5PC9yZWMtbnVtYmVyPjxmb3JlaWduLWtleXM+PGtleSBhcHA9IkVOIiBkYi1pZD0icDlhemZ6
Mnh5d3MyNWdlZHJ6NHA1YWU0c2E5dmR0ZXJ3dHJkIiB0aW1lc3RhbXA9IjE2NzY5ODUzMDUiIGd1
aWQ9IjNjZGRjZGExLWFiMjEtNGQzNi04MGFiLWU1MzNhOTQ1ZWE0NCI+NzQ2OT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yPC9SZWNOdW0+PHJlY29yZD48cmVjLW51bWJlcj43NDYyPC9yZWMtbnVt
YmVyPjxmb3JlaWduLWtleXM+PGtleSBhcHA9IkVOIiBkYi1pZD0icDlhemZ6Mnh5d3MyNWdlZHJ6
NHA1YWU0c2E5dmR0ZXJ3dHJkIiB0aW1lc3RhbXA9IjE2NzY5ODUyODQiIGd1aWQ9IjE5OTY5OGUw
LWJkMzMtNDcxZC1hNGIxLTA4MzFhYWQ3ZmU1MSI+NzQ2Mj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sidR="00FB3549" w:rsidRPr="005F32F7">
        <w:rPr>
          <w:rFonts w:ascii="New Hero Thin" w:hAnsi="New Hero Thin"/>
        </w:rPr>
        <w:instrText xml:space="preserve"> ADDIN EN.CITE.DATA </w:instrText>
      </w:r>
      <w:r w:rsidR="00FB3549" w:rsidRPr="005F32F7">
        <w:rPr>
          <w:rFonts w:ascii="New Hero Thin" w:hAnsi="New Hero Thin"/>
        </w:rPr>
      </w:r>
      <w:r w:rsidR="00FB3549" w:rsidRPr="005F32F7">
        <w:rPr>
          <w:rFonts w:ascii="New Hero Thin" w:hAnsi="New Hero Thin"/>
        </w:rPr>
        <w:fldChar w:fldCharType="end"/>
      </w:r>
      <w:r w:rsidR="00FB3549" w:rsidRPr="005F32F7">
        <w:rPr>
          <w:rFonts w:ascii="New Hero Thin" w:hAnsi="New Hero Thin"/>
        </w:rPr>
        <w:fldChar w:fldCharType="separate"/>
      </w:r>
      <w:r w:rsidR="00FB3549" w:rsidRPr="005F32F7">
        <w:rPr>
          <w:rFonts w:ascii="New Hero Thin" w:hAnsi="New Hero Thin"/>
          <w:noProof/>
        </w:rPr>
        <w:t>(</w:t>
      </w:r>
      <w:r w:rsidR="00FB3549" w:rsidRPr="005F32F7">
        <w:rPr>
          <w:rFonts w:ascii="New Hero Thin" w:hAnsi="New Hero Thin"/>
        </w:rPr>
        <w:t>Bookstein 1986</w:t>
      </w:r>
      <w:r w:rsidR="00FB3549" w:rsidRPr="005F32F7">
        <w:rPr>
          <w:rFonts w:ascii="New Hero Thin" w:hAnsi="New Hero Thin"/>
          <w:noProof/>
        </w:rPr>
        <w:t xml:space="preserve">; </w:t>
      </w:r>
      <w:proofErr w:type="spellStart"/>
      <w:r w:rsidR="00FB3549" w:rsidRPr="005F32F7">
        <w:rPr>
          <w:rFonts w:ascii="New Hero Thin" w:hAnsi="New Hero Thin"/>
        </w:rPr>
        <w:t>Rohlf</w:t>
      </w:r>
      <w:proofErr w:type="spellEnd"/>
      <w:r w:rsidR="00FB3549" w:rsidRPr="005F32F7">
        <w:rPr>
          <w:rFonts w:ascii="New Hero Thin" w:hAnsi="New Hero Thin"/>
        </w:rPr>
        <w:t xml:space="preserve"> 1999</w:t>
      </w:r>
      <w:r w:rsidR="00FB3549" w:rsidRPr="005F32F7">
        <w:rPr>
          <w:rFonts w:ascii="New Hero Thin" w:hAnsi="New Hero Thin"/>
          <w:noProof/>
        </w:rPr>
        <w:t xml:space="preserve">; </w:t>
      </w:r>
      <w:proofErr w:type="spellStart"/>
      <w:r w:rsidR="00FB3549" w:rsidRPr="005F32F7">
        <w:rPr>
          <w:rFonts w:ascii="New Hero Thin" w:hAnsi="New Hero Thin"/>
        </w:rPr>
        <w:t>Rohlf</w:t>
      </w:r>
      <w:proofErr w:type="spellEnd"/>
      <w:r w:rsidR="00FB3549" w:rsidRPr="005F32F7">
        <w:rPr>
          <w:rFonts w:ascii="New Hero Thin" w:hAnsi="New Hero Thin"/>
        </w:rPr>
        <w:t xml:space="preserve"> and Slice 1990</w:t>
      </w:r>
      <w:r w:rsidR="00FB3549" w:rsidRPr="005F32F7">
        <w:rPr>
          <w:rFonts w:ascii="New Hero Thin" w:hAnsi="New Hero Thin"/>
          <w:noProof/>
        </w:rPr>
        <w:t>)</w:t>
      </w:r>
      <w:r w:rsidR="00FB3549" w:rsidRPr="005F32F7">
        <w:rPr>
          <w:rFonts w:ascii="New Hero Thin" w:hAnsi="New Hero Thin"/>
        </w:rPr>
        <w:fldChar w:fldCharType="end"/>
      </w:r>
      <w:r w:rsidR="00FB3549" w:rsidRPr="005F32F7">
        <w:rPr>
          <w:rFonts w:ascii="New Hero Thin" w:hAnsi="New Hero Thin"/>
        </w:rPr>
        <w:t xml:space="preserve"> in R using the </w:t>
      </w:r>
      <w:proofErr w:type="spellStart"/>
      <w:r w:rsidR="00FB3549" w:rsidRPr="005F32F7">
        <w:rPr>
          <w:rFonts w:ascii="New Hero Thin" w:hAnsi="New Hero Thin"/>
        </w:rPr>
        <w:t>geomorph</w:t>
      </w:r>
      <w:proofErr w:type="spellEnd"/>
      <w:r w:rsidR="00FB3549" w:rsidRPr="005F32F7">
        <w:rPr>
          <w:rFonts w:ascii="New Hero Thin" w:hAnsi="New Hero Thin"/>
        </w:rPr>
        <w:t xml:space="preserve"> and RRPP packages </w:t>
      </w:r>
      <w:r w:rsidR="00FB3549" w:rsidRPr="005F32F7">
        <w:rPr>
          <w:rFonts w:ascii="New Hero Thin" w:hAnsi="New Hero Thin"/>
        </w:rPr>
        <w:fldChar w:fldCharType="begin">
          <w:fldData xml:space="preserve">PEVuZE5vdGU+PENpdGU+PEF1dGhvcj5BZGFtczwvQXV0aG9yPjxZZWFyPjIwMTU8L1llYXI+PFJl
Y051bT43NDgzPC9SZWNOdW0+PERpc3BsYXlUZXh0PihBZGFtcyBhbmQgQ29sbHllciAyMDE1OyBB
ZGFtcyBhbmQgT3TDoXJvbGEtQ2FzdGlsbG8gMjAxMzsgQmFrZW4gZXQgYWwuIDIwMjE7IENvbGx5
ZXIgYW5kIEFkYW1zIDIwMTgpPC9EaXNwbGF5VGV4dD48cmVjb3JkPjxyZWMtbnVtYmVyPjc0ODM8
L3JlYy1udW1iZXI+PGZvcmVpZ24ta2V5cz48a2V5IGFwcD0iRU4iIGRiLWlkPSJwOWF6ZnoyeHl3
czI1Z2Vkcno0cDVhZTRzYTl2ZHRlcnd0cmQiIHRpbWVzdGFtcD0iMTY3Njk4NTM2OSIgZ3VpZD0i
OTk0ODlmNTItZDllZC00OTE3LTgzMTYtMmI2M2NiNDg2ZTNjIj43NDgz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IzPC9SZWNOdW0+
PHJlY29yZD48cmVjLW51bWJlcj43NTIzPC9yZWMtbnVtYmVyPjxmb3JlaWduLWtleXM+PGtleSBh
cHA9IkVOIiBkYi1pZD0icDlhemZ6Mnh5d3MyNWdlZHJ6NHA1YWU0c2E5dmR0ZXJ3dHJkIiB0aW1l
c3RhbXA9IjE2NzY5ODU1ODQiIGd1aWQ9IjU3NmIzNWU4LTUzYTQtNDZhNi04OTYzLWNmYWRhNWJj
OTMxYiI+NzUyMz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MTExNDk8L1JlY051bT48cmVjb3JkPjxyZWMtbnVtYmVyPjExMTQ5PC9yZWMt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=
</w:fldData>
        </w:fldChar>
      </w:r>
      <w:r w:rsidR="00FB3549" w:rsidRPr="005F32F7">
        <w:rPr>
          <w:rFonts w:ascii="New Hero Thin" w:hAnsi="New Hero Thin"/>
        </w:rPr>
        <w:instrText xml:space="preserve"> ADDIN EN.CITE </w:instrText>
      </w:r>
      <w:r w:rsidR="00FB3549" w:rsidRPr="005F32F7">
        <w:rPr>
          <w:rFonts w:ascii="New Hero Thin" w:hAnsi="New Hero Thin"/>
        </w:rPr>
        <w:fldChar w:fldCharType="begin">
          <w:fldData xml:space="preserve">PEVuZE5vdGU+PENpdGU+PEF1dGhvcj5BZGFtczwvQXV0aG9yPjxZZWFyPjIwMTU8L1llYXI+PFJl
Y051bT43NDgzPC9SZWNOdW0+PERpc3BsYXlUZXh0PihBZGFtcyBhbmQgQ29sbHllciAyMDE1OyBB
ZGFtcyBhbmQgT3TDoXJvbGEtQ2FzdGlsbG8gMjAxMzsgQmFrZW4gZXQgYWwuIDIwMjE7IENvbGx5
ZXIgYW5kIEFkYW1zIDIwMTgpPC9EaXNwbGF5VGV4dD48cmVjb3JkPjxyZWMtbnVtYmVyPjc0ODM8
L3JlYy1udW1iZXI+PGZvcmVpZ24ta2V5cz48a2V5IGFwcD0iRU4iIGRiLWlkPSJwOWF6ZnoyeHl3
czI1Z2Vkcno0cDVhZTRzYTl2ZHRlcnd0cmQiIHRpbWVzdGFtcD0iMTY3Njk4NTM2OSIgZ3VpZD0i
OTk0ODlmNTItZDllZC00OTE3LTgzMTYtMmI2M2NiNDg2ZTNjIj43NDgz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IzPC9SZWNOdW0+
PHJlY29yZD48cmVjLW51bWJlcj43NTIzPC9yZWMtbnVtYmVyPjxmb3JlaWduLWtleXM+PGtleSBh
cHA9IkVOIiBkYi1pZD0icDlhemZ6Mnh5d3MyNWdlZHJ6NHA1YWU0c2E5dmR0ZXJ3dHJkIiB0aW1l
c3RhbXA9IjE2NzY5ODU1ODQiIGd1aWQ9IjU3NmIzNWU4LTUzYTQtNDZhNi04OTYzLWNmYWRhNWJj
OTMxYiI+NzUyMz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MTExNDk8L1JlY051bT48cmVjb3JkPjxyZWMtbnVtYmVyPjExMTQ5PC9yZWMt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=
</w:fldData>
        </w:fldChar>
      </w:r>
      <w:r w:rsidR="00FB3549" w:rsidRPr="005F32F7">
        <w:rPr>
          <w:rFonts w:ascii="New Hero Thin" w:hAnsi="New Hero Thin"/>
        </w:rPr>
        <w:instrText xml:space="preserve"> ADDIN EN.CITE.DATA </w:instrText>
      </w:r>
      <w:r w:rsidR="00FB3549" w:rsidRPr="005F32F7">
        <w:rPr>
          <w:rFonts w:ascii="New Hero Thin" w:hAnsi="New Hero Thin"/>
        </w:rPr>
      </w:r>
      <w:r w:rsidR="00FB3549" w:rsidRPr="005F32F7">
        <w:rPr>
          <w:rFonts w:ascii="New Hero Thin" w:hAnsi="New Hero Thin"/>
        </w:rPr>
        <w:fldChar w:fldCharType="end"/>
      </w:r>
      <w:r w:rsidR="00FB3549" w:rsidRPr="005F32F7">
        <w:rPr>
          <w:rFonts w:ascii="New Hero Thin" w:hAnsi="New Hero Thin"/>
        </w:rPr>
        <w:fldChar w:fldCharType="separate"/>
      </w:r>
      <w:r w:rsidR="00FB3549" w:rsidRPr="005F32F7">
        <w:rPr>
          <w:rFonts w:ascii="New Hero Thin" w:hAnsi="New Hero Thin"/>
          <w:noProof/>
        </w:rPr>
        <w:t>(</w:t>
      </w:r>
      <w:r w:rsidR="00FB3549" w:rsidRPr="005F32F7">
        <w:rPr>
          <w:rFonts w:ascii="New Hero Thin" w:hAnsi="New Hero Thin"/>
        </w:rPr>
        <w:t>Adams and Collyer 2015</w:t>
      </w:r>
      <w:r w:rsidR="00FB3549" w:rsidRPr="005F32F7">
        <w:rPr>
          <w:rFonts w:ascii="New Hero Thin" w:hAnsi="New Hero Thin"/>
          <w:noProof/>
        </w:rPr>
        <w:t xml:space="preserve">; </w:t>
      </w:r>
      <w:r w:rsidR="00FB3549" w:rsidRPr="005F32F7">
        <w:rPr>
          <w:rFonts w:ascii="New Hero Thin" w:hAnsi="New Hero Thin"/>
        </w:rPr>
        <w:t xml:space="preserve">Adams and </w:t>
      </w:r>
      <w:proofErr w:type="spellStart"/>
      <w:r w:rsidR="00FB3549" w:rsidRPr="005F32F7">
        <w:rPr>
          <w:rFonts w:ascii="New Hero Thin" w:hAnsi="New Hero Thin"/>
        </w:rPr>
        <w:t>Otárola</w:t>
      </w:r>
      <w:proofErr w:type="spellEnd"/>
      <w:r w:rsidR="00FB3549" w:rsidRPr="005F32F7">
        <w:rPr>
          <w:rFonts w:ascii="New Hero Thin" w:hAnsi="New Hero Thin"/>
        </w:rPr>
        <w:t>-Castillo 2013</w:t>
      </w:r>
      <w:r w:rsidR="00FB3549" w:rsidRPr="005F32F7">
        <w:rPr>
          <w:rFonts w:ascii="New Hero Thin" w:hAnsi="New Hero Thin"/>
          <w:noProof/>
        </w:rPr>
        <w:t xml:space="preserve">; </w:t>
      </w:r>
      <w:proofErr w:type="spellStart"/>
      <w:r w:rsidR="00FB3549" w:rsidRPr="005F32F7">
        <w:rPr>
          <w:rFonts w:ascii="New Hero Thin" w:hAnsi="New Hero Thin"/>
        </w:rPr>
        <w:t>Baken</w:t>
      </w:r>
      <w:proofErr w:type="spellEnd"/>
      <w:r w:rsidR="00FB3549" w:rsidRPr="005F32F7">
        <w:rPr>
          <w:rFonts w:ascii="New Hero Thin" w:hAnsi="New Hero Thin"/>
        </w:rPr>
        <w:t xml:space="preserve"> et al. 2021</w:t>
      </w:r>
      <w:r w:rsidR="00FB3549" w:rsidRPr="005F32F7">
        <w:rPr>
          <w:rFonts w:ascii="New Hero Thin" w:hAnsi="New Hero Thin"/>
          <w:noProof/>
        </w:rPr>
        <w:t xml:space="preserve">; </w:t>
      </w:r>
      <w:r w:rsidR="00FB3549" w:rsidRPr="005F32F7">
        <w:rPr>
          <w:rFonts w:ascii="New Hero Thin" w:hAnsi="New Hero Thin"/>
        </w:rPr>
        <w:t>Collyer and Adams 2018</w:t>
      </w:r>
      <w:r w:rsidR="00FB3549" w:rsidRPr="005F32F7">
        <w:rPr>
          <w:rFonts w:ascii="New Hero Thin" w:hAnsi="New Hero Thin"/>
          <w:noProof/>
        </w:rPr>
        <w:t>)</w:t>
      </w:r>
      <w:r w:rsidR="00FB3549" w:rsidRPr="005F32F7">
        <w:rPr>
          <w:rFonts w:ascii="New Hero Thin" w:hAnsi="New Hero Thin"/>
        </w:rPr>
        <w:fldChar w:fldCharType="end"/>
      </w:r>
      <w:r w:rsidR="00FB3549" w:rsidRPr="005F32F7">
        <w:rPr>
          <w:rFonts w:ascii="New Hero Thin" w:hAnsi="New Hero Thin"/>
        </w:rPr>
        <w:t xml:space="preserve">. Procrustes superimposition translates and rotates the coordinate data to allow for comparisons among objects, while also scaling each biface using unit-centroid size—the square root of the sum of squared distances from each landmark to the specimen’s centroid </w:t>
      </w:r>
      <w:r w:rsidR="00FB3549" w:rsidRPr="005F32F7">
        <w:rPr>
          <w:rFonts w:ascii="New Hero Thin" w:hAnsi="New Hero Thin"/>
        </w:rPr>
        <w:fldChar w:fldCharType="begin">
          <w:fldData xml:space="preserve">PEVuZE5vdGU+PENpdGU+PEF1dGhvcj5DaGFwbWFuPC9BdXRob3I+PFllYXI+MTk5MDwvWWVhcj48
UmVjTnVtPjExMjAyPC9SZWNOdW0+PERpc3BsYXlUZXh0PihDaGFwbWFuIDE5OTA7IERyeWRlbiBh
bmQgTWFyZGlhIDE5OTg7IEdvd2VyIDE5NzU7IFJvaGxmIGFuZCBTbGljZSAxOTkwKTwvRGlzcGxh
eVRleHQ+PHJlY29yZD48cmVjLW51bWJlcj4xMTIwMjwvcmVjLW51bWJlcj48Zm9yZWlnbi1rZXlz
PjxrZXkgYXBwPSJFTiIgZGItaWQ9InA5YXpmejJ4eXdzMjVnZWRyejRwNWFlNHNhOXZkdGVyd3Ry
ZCIgdGltZXN0YW1wPSIxNjc3MjM1MDU5IiBndWlkPSI4NGE4ZDQxNi1iNTk5LTQ2Y2ItODdkZi1h
YTk3ODEzZTUwYjYiPjExMjAy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IwMzwvUmVjTnVtPjxyZWNvcmQ+PHJlYy1udW1iZXI+MTEyMDM8L3JlYy1udW1i
ZXI+PGZvcmVpZ24ta2V5cz48a2V5IGFwcD0iRU4iIGRiLWlkPSJwOWF6ZnoyeHl3czI1Z2Vkcno0
cDVhZTRzYTl2ZHRlcnd0cmQiIHRpbWVzdGFtcD0iMTY3NzIzNTE0MiIgZ3VpZD0iYjcwNzM1ZjAt
Zjg1MC00MDEzLTg4ZDUtMWM1OTk0YWNlOTUwIj4xMTIwMz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3NTQzPC9SZWNOdW0+PHJl
Y29yZD48cmVjLW51bWJlcj43NTQzPC9yZWMtbnVtYmVyPjxmb3JlaWduLWtleXM+PGtleSBhcHA9
IkVOIiBkYi1pZD0icDlhemZ6Mnh5d3MyNWdlZHJ6NHA1YWU0c2E5dmR0ZXJ3dHJkIiB0aW1lc3Rh
bXA9IjE2NzY5ODU3NDIiIGd1aWQ9ImUwOTBlNWRkLWYwNzMtNDBkMy05YjE1LTdiMTI4M2E1MjJh
OCI+NzU0Mz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Y5PC9S
ZWNOdW0+PHJlY29yZD48cmVjLW51bWJlcj43NDY5PC9yZWMtbnVtYmVyPjxmb3JlaWduLWtleXM+
PGtleSBhcHA9IkVOIiBkYi1pZD0icDlhemZ6Mnh5d3MyNWdlZHJ6NHA1YWU0c2E5dmR0ZXJ3dHJk
IiB0aW1lc3RhbXA9IjE2NzY5ODUzMDUiIGd1aWQ9IjNjZGRjZGExLWFiMjEtNGQzNi04MGFiLWU1
MzNhOTQ1ZWE0NCI+NzQ2OT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FB3549" w:rsidRPr="005F32F7">
        <w:rPr>
          <w:rFonts w:ascii="New Hero Thin" w:hAnsi="New Hero Thin"/>
        </w:rPr>
        <w:instrText xml:space="preserve"> ADDIN EN.CITE </w:instrText>
      </w:r>
      <w:r w:rsidR="00FB3549" w:rsidRPr="005F32F7">
        <w:rPr>
          <w:rFonts w:ascii="New Hero Thin" w:hAnsi="New Hero Thin"/>
        </w:rPr>
        <w:fldChar w:fldCharType="begin">
          <w:fldData xml:space="preserve">PEVuZE5vdGU+PENpdGU+PEF1dGhvcj5DaGFwbWFuPC9BdXRob3I+PFllYXI+MTk5MDwvWWVhcj48
UmVjTnVtPjExMjAyPC9SZWNOdW0+PERpc3BsYXlUZXh0PihDaGFwbWFuIDE5OTA7IERyeWRlbiBh
bmQgTWFyZGlhIDE5OTg7IEdvd2VyIDE5NzU7IFJvaGxmIGFuZCBTbGljZSAxOTkwKTwvRGlzcGxh
eVRleHQ+PHJlY29yZD48cmVjLW51bWJlcj4xMTIwMjwvcmVjLW51bWJlcj48Zm9yZWlnbi1rZXlz
PjxrZXkgYXBwPSJFTiIgZGItaWQ9InA5YXpmejJ4eXdzMjVnZWRyejRwNWFlNHNhOXZkdGVyd3Ry
ZCIgdGltZXN0YW1wPSIxNjc3MjM1MDU5IiBndWlkPSI4NGE4ZDQxNi1iNTk5LTQ2Y2ItODdkZi1h
YTk3ODEzZTUwYjYiPjExMjAy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IwMzwvUmVjTnVtPjxyZWNvcmQ+PHJlYy1udW1iZXI+MTEyMDM8L3JlYy1udW1i
ZXI+PGZvcmVpZ24ta2V5cz48a2V5IGFwcD0iRU4iIGRiLWlkPSJwOWF6ZnoyeHl3czI1Z2Vkcno0
cDVhZTRzYTl2ZHRlcnd0cmQiIHRpbWVzdGFtcD0iMTY3NzIzNTE0MiIgZ3VpZD0iYjcwNzM1ZjAt
Zjg1MC00MDEzLTg4ZDUtMWM1OTk0YWNlOTUwIj4xMTIwMz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3NTQzPC9SZWNOdW0+PHJl
Y29yZD48cmVjLW51bWJlcj43NTQzPC9yZWMtbnVtYmVyPjxmb3JlaWduLWtleXM+PGtleSBhcHA9
IkVOIiBkYi1pZD0icDlhemZ6Mnh5d3MyNWdlZHJ6NHA1YWU0c2E5dmR0ZXJ3dHJkIiB0aW1lc3Rh
bXA9IjE2NzY5ODU3NDIiIGd1aWQ9ImUwOTBlNWRkLWYwNzMtNDBkMy05YjE1LTdiMTI4M2E1MjJh
OCI+NzU0Mz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Y5PC9S
ZWNOdW0+PHJlY29yZD48cmVjLW51bWJlcj43NDY5PC9yZWMtbnVtYmVyPjxmb3JlaWduLWtleXM+
PGtleSBhcHA9IkVOIiBkYi1pZD0icDlhemZ6Mnh5d3MyNWdlZHJ6NHA1YWU0c2E5dmR0ZXJ3dHJk
IiB0aW1lc3RhbXA9IjE2NzY5ODUzMDUiIGd1aWQ9IjNjZGRjZGExLWFiMjEtNGQzNi04MGFiLWU1
MzNhOTQ1ZWE0NCI+NzQ2OT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FB3549" w:rsidRPr="005F32F7">
        <w:rPr>
          <w:rFonts w:ascii="New Hero Thin" w:hAnsi="New Hero Thin"/>
        </w:rPr>
        <w:instrText xml:space="preserve"> ADDIN EN.CITE.DATA </w:instrText>
      </w:r>
      <w:r w:rsidR="00FB3549" w:rsidRPr="005F32F7">
        <w:rPr>
          <w:rFonts w:ascii="New Hero Thin" w:hAnsi="New Hero Thin"/>
        </w:rPr>
      </w:r>
      <w:r w:rsidR="00FB3549" w:rsidRPr="005F32F7">
        <w:rPr>
          <w:rFonts w:ascii="New Hero Thin" w:hAnsi="New Hero Thin"/>
        </w:rPr>
        <w:fldChar w:fldCharType="end"/>
      </w:r>
      <w:r w:rsidR="00FB3549" w:rsidRPr="005F32F7">
        <w:rPr>
          <w:rFonts w:ascii="New Hero Thin" w:hAnsi="New Hero Thin"/>
        </w:rPr>
        <w:fldChar w:fldCharType="separate"/>
      </w:r>
      <w:r w:rsidR="00FB3549" w:rsidRPr="005F32F7">
        <w:rPr>
          <w:rFonts w:ascii="New Hero Thin" w:hAnsi="New Hero Thin"/>
          <w:noProof/>
        </w:rPr>
        <w:t>(</w:t>
      </w:r>
      <w:r w:rsidR="00FB3549" w:rsidRPr="005F32F7">
        <w:rPr>
          <w:rFonts w:ascii="New Hero Thin" w:hAnsi="New Hero Thin"/>
        </w:rPr>
        <w:t>Chapman 1990</w:t>
      </w:r>
      <w:r w:rsidR="00FB3549" w:rsidRPr="005F32F7">
        <w:rPr>
          <w:rFonts w:ascii="New Hero Thin" w:hAnsi="New Hero Thin"/>
          <w:noProof/>
        </w:rPr>
        <w:t xml:space="preserve">; </w:t>
      </w:r>
      <w:r w:rsidR="00FB3549" w:rsidRPr="005F32F7">
        <w:rPr>
          <w:rFonts w:ascii="New Hero Thin" w:hAnsi="New Hero Thin"/>
        </w:rPr>
        <w:t xml:space="preserve">Dryden and </w:t>
      </w:r>
      <w:proofErr w:type="spellStart"/>
      <w:r w:rsidR="00FB3549" w:rsidRPr="005F32F7">
        <w:rPr>
          <w:rFonts w:ascii="New Hero Thin" w:hAnsi="New Hero Thin"/>
        </w:rPr>
        <w:t>Mardia</w:t>
      </w:r>
      <w:proofErr w:type="spellEnd"/>
      <w:r w:rsidR="00FB3549" w:rsidRPr="005F32F7">
        <w:rPr>
          <w:rFonts w:ascii="New Hero Thin" w:hAnsi="New Hero Thin"/>
        </w:rPr>
        <w:t xml:space="preserve"> 1998</w:t>
      </w:r>
      <w:r w:rsidR="00FB3549" w:rsidRPr="005F32F7">
        <w:rPr>
          <w:rFonts w:ascii="New Hero Thin" w:hAnsi="New Hero Thin"/>
          <w:noProof/>
        </w:rPr>
        <w:t xml:space="preserve">; </w:t>
      </w:r>
      <w:r w:rsidR="00FB3549" w:rsidRPr="005F32F7">
        <w:rPr>
          <w:rFonts w:ascii="New Hero Thin" w:hAnsi="New Hero Thin"/>
        </w:rPr>
        <w:t>Gower 1975</w:t>
      </w:r>
      <w:r w:rsidR="00FB3549" w:rsidRPr="005F32F7">
        <w:rPr>
          <w:rFonts w:ascii="New Hero Thin" w:hAnsi="New Hero Thin"/>
          <w:noProof/>
        </w:rPr>
        <w:t xml:space="preserve">; </w:t>
      </w:r>
      <w:proofErr w:type="spellStart"/>
      <w:r w:rsidR="00FB3549" w:rsidRPr="005F32F7">
        <w:rPr>
          <w:rFonts w:ascii="New Hero Thin" w:hAnsi="New Hero Thin"/>
        </w:rPr>
        <w:t>Rohlf</w:t>
      </w:r>
      <w:proofErr w:type="spellEnd"/>
      <w:r w:rsidR="00FB3549" w:rsidRPr="005F32F7">
        <w:rPr>
          <w:rFonts w:ascii="New Hero Thin" w:hAnsi="New Hero Thin"/>
        </w:rPr>
        <w:t xml:space="preserve"> and Slice 1990</w:t>
      </w:r>
      <w:r w:rsidR="00FB3549" w:rsidRPr="005F32F7">
        <w:rPr>
          <w:rFonts w:ascii="New Hero Thin" w:hAnsi="New Hero Thin"/>
          <w:noProof/>
        </w:rPr>
        <w:t>)</w:t>
      </w:r>
      <w:r w:rsidR="00FB3549" w:rsidRPr="005F32F7">
        <w:rPr>
          <w:rFonts w:ascii="New Hero Thin" w:hAnsi="New Hero Thin"/>
        </w:rPr>
        <w:fldChar w:fldCharType="end"/>
      </w:r>
      <w:r w:rsidR="00FB3549" w:rsidRPr="005F32F7">
        <w:rPr>
          <w:rFonts w:ascii="New Hero Thin" w:hAnsi="New Hero Thin"/>
        </w:rPr>
        <w:t xml:space="preserve">. The </w:t>
      </w:r>
      <w:proofErr w:type="spellStart"/>
      <w:r w:rsidR="00FB3549" w:rsidRPr="005F32F7">
        <w:rPr>
          <w:rFonts w:ascii="New Hero Thin" w:hAnsi="New Hero Thin"/>
        </w:rPr>
        <w:t>geomorph</w:t>
      </w:r>
      <w:proofErr w:type="spellEnd"/>
      <w:r w:rsidR="00FB3549" w:rsidRPr="005F32F7">
        <w:rPr>
          <w:rFonts w:ascii="New Hero Thin" w:hAnsi="New Hero Thin"/>
        </w:rPr>
        <w:t xml:space="preserve"> package uses a partial Procrustes superimposition that projects the aligned specimens into tangent space subsequent to alignment in preparation for the use of multivariate methods that assume linear space </w:t>
      </w:r>
      <w:r w:rsidR="00FB3549" w:rsidRPr="005F32F7">
        <w:rPr>
          <w:rFonts w:ascii="New Hero Thin" w:hAnsi="New Hero Thin"/>
        </w:rPr>
        <w:fldChar w:fldCharType="begin">
          <w:fldData xml:space="preserve">PEVuZE5vdGU+PENpdGU+PEF1dGhvcj5EcnlkZW48L0F1dGhvcj48WWVhcj4xOTkzPC9ZZWFyPjxS
ZWNOdW0+MTEyMDE8L1JlY051bT48RGlzcGxheVRleHQ+KERyeWRlbiBhbmQgTWFyZGlhIDE5OTM7
IEtlbnQgYW5kIE1hcmRpYSAyMDAxOyBSb2hsZiAxOTk5OyBTbGljZSAyMDAxKTwvRGlzcGxheVRl
eHQ+PHJlY29yZD48cmVjLW51bWJlcj4xMTIwMTwvcmVjLW51bWJlcj48Zm9yZWlnbi1rZXlzPjxr
ZXkgYXBwPSJFTiIgZGItaWQ9InA5YXpmejJ4eXdzMjVnZWRyejRwNWFlNHNhOXZkdGVyd3RyZCIg
dGltZXN0YW1wPSIxNjc3MjM1MDU5IiBndWlkPSI0YjQxMDQwZC04MmM2LTRiN2QtODQ0YS1lZWY4
NDgzNzA3ODgiPjExMjA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YTogVGhlIEluZGlhbiBKb3VybmFsIG9mIFN0YXRp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==
</w:fldData>
        </w:fldChar>
      </w:r>
      <w:r w:rsidR="00FB3549" w:rsidRPr="005F32F7">
        <w:rPr>
          <w:rFonts w:ascii="New Hero Thin" w:hAnsi="New Hero Thin"/>
        </w:rPr>
        <w:instrText xml:space="preserve"> ADDIN EN.CITE </w:instrText>
      </w:r>
      <w:r w:rsidR="00FB3549" w:rsidRPr="005F32F7">
        <w:rPr>
          <w:rFonts w:ascii="New Hero Thin" w:hAnsi="New Hero Thin"/>
        </w:rPr>
        <w:fldChar w:fldCharType="begin">
          <w:fldData xml:space="preserve">PEVuZE5vdGU+PENpdGU+PEF1dGhvcj5EcnlkZW48L0F1dGhvcj48WWVhcj4xOTkzPC9ZZWFyPjxS
ZWNOdW0+MTEyMDE8L1JlY051bT48RGlzcGxheVRleHQ+KERyeWRlbiBhbmQgTWFyZGlhIDE5OTM7
IEtlbnQgYW5kIE1hcmRpYSAyMDAxOyBSb2hsZiAxOTk5OyBTbGljZSAyMDAxKTwvRGlzcGxheVRl
eHQ+PHJlY29yZD48cmVjLW51bWJlcj4xMTIwMTwvcmVjLW51bWJlcj48Zm9yZWlnbi1rZXlzPjxr
ZXkgYXBwPSJFTiIgZGItaWQ9InA5YXpmejJ4eXdzMjVnZWRyejRwNWFlNHNhOXZkdGVyd3RyZCIg
dGltZXN0YW1wPSIxNjc3MjM1MDU5IiBndWlkPSI0YjQxMDQwZC04MmM2LTRiN2QtODQ0YS1lZWY4
NDgzNzA3ODgiPjExMjA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YTogVGhlIEluZGlhbiBKb3VybmFsIG9mIFN0YXRp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==
</w:fldData>
        </w:fldChar>
      </w:r>
      <w:r w:rsidR="00FB3549" w:rsidRPr="005F32F7">
        <w:rPr>
          <w:rFonts w:ascii="New Hero Thin" w:hAnsi="New Hero Thin"/>
        </w:rPr>
        <w:instrText xml:space="preserve"> ADDIN EN.CITE.DATA </w:instrText>
      </w:r>
      <w:r w:rsidR="00FB3549" w:rsidRPr="005F32F7">
        <w:rPr>
          <w:rFonts w:ascii="New Hero Thin" w:hAnsi="New Hero Thin"/>
        </w:rPr>
      </w:r>
      <w:r w:rsidR="00FB3549" w:rsidRPr="005F32F7">
        <w:rPr>
          <w:rFonts w:ascii="New Hero Thin" w:hAnsi="New Hero Thin"/>
        </w:rPr>
        <w:fldChar w:fldCharType="end"/>
      </w:r>
      <w:r w:rsidR="00FB3549" w:rsidRPr="005F32F7">
        <w:rPr>
          <w:rFonts w:ascii="New Hero Thin" w:hAnsi="New Hero Thin"/>
        </w:rPr>
        <w:fldChar w:fldCharType="separate"/>
      </w:r>
      <w:r w:rsidR="00FB3549" w:rsidRPr="005F32F7">
        <w:rPr>
          <w:rFonts w:ascii="New Hero Thin" w:hAnsi="New Hero Thin"/>
          <w:noProof/>
        </w:rPr>
        <w:t>(</w:t>
      </w:r>
      <w:r w:rsidR="00FB3549" w:rsidRPr="005F32F7">
        <w:rPr>
          <w:rFonts w:ascii="New Hero Thin" w:hAnsi="New Hero Thin"/>
        </w:rPr>
        <w:t xml:space="preserve">Dryden and </w:t>
      </w:r>
      <w:proofErr w:type="spellStart"/>
      <w:r w:rsidR="00FB3549" w:rsidRPr="005F32F7">
        <w:rPr>
          <w:rFonts w:ascii="New Hero Thin" w:hAnsi="New Hero Thin"/>
        </w:rPr>
        <w:t>Mardia</w:t>
      </w:r>
      <w:proofErr w:type="spellEnd"/>
      <w:r w:rsidR="00FB3549" w:rsidRPr="005F32F7">
        <w:rPr>
          <w:rFonts w:ascii="New Hero Thin" w:hAnsi="New Hero Thin"/>
        </w:rPr>
        <w:t xml:space="preserve"> 1993</w:t>
      </w:r>
      <w:r w:rsidR="00FB3549" w:rsidRPr="005F32F7">
        <w:rPr>
          <w:rFonts w:ascii="New Hero Thin" w:hAnsi="New Hero Thin"/>
          <w:noProof/>
        </w:rPr>
        <w:t xml:space="preserve">; </w:t>
      </w:r>
      <w:r w:rsidR="00FB3549" w:rsidRPr="005F32F7">
        <w:rPr>
          <w:rFonts w:ascii="New Hero Thin" w:hAnsi="New Hero Thin"/>
        </w:rPr>
        <w:t xml:space="preserve">Kent and </w:t>
      </w:r>
      <w:proofErr w:type="spellStart"/>
      <w:r w:rsidR="00FB3549" w:rsidRPr="005F32F7">
        <w:rPr>
          <w:rFonts w:ascii="New Hero Thin" w:hAnsi="New Hero Thin"/>
        </w:rPr>
        <w:t>Mardia</w:t>
      </w:r>
      <w:proofErr w:type="spellEnd"/>
      <w:r w:rsidR="00FB3549" w:rsidRPr="005F32F7">
        <w:rPr>
          <w:rFonts w:ascii="New Hero Thin" w:hAnsi="New Hero Thin"/>
        </w:rPr>
        <w:t xml:space="preserve"> 2001</w:t>
      </w:r>
      <w:r w:rsidR="00FB3549" w:rsidRPr="005F32F7">
        <w:rPr>
          <w:rFonts w:ascii="New Hero Thin" w:hAnsi="New Hero Thin"/>
          <w:noProof/>
        </w:rPr>
        <w:t xml:space="preserve">; </w:t>
      </w:r>
      <w:proofErr w:type="spellStart"/>
      <w:r w:rsidR="00FB3549" w:rsidRPr="005F32F7">
        <w:rPr>
          <w:rFonts w:ascii="New Hero Thin" w:hAnsi="New Hero Thin"/>
        </w:rPr>
        <w:t>Rohlf</w:t>
      </w:r>
      <w:proofErr w:type="spellEnd"/>
      <w:r w:rsidR="00FB3549" w:rsidRPr="005F32F7">
        <w:rPr>
          <w:rFonts w:ascii="New Hero Thin" w:hAnsi="New Hero Thin"/>
        </w:rPr>
        <w:t xml:space="preserve"> 1999</w:t>
      </w:r>
      <w:r w:rsidR="00FB3549" w:rsidRPr="005F32F7">
        <w:rPr>
          <w:rFonts w:ascii="New Hero Thin" w:hAnsi="New Hero Thin"/>
          <w:noProof/>
        </w:rPr>
        <w:t xml:space="preserve">; </w:t>
      </w:r>
      <w:r w:rsidR="00FB3549" w:rsidRPr="005F32F7">
        <w:rPr>
          <w:rFonts w:ascii="New Hero Thin" w:hAnsi="New Hero Thin"/>
        </w:rPr>
        <w:t>Slice 2001</w:t>
      </w:r>
      <w:r w:rsidR="00FB3549" w:rsidRPr="005F32F7">
        <w:rPr>
          <w:rFonts w:ascii="New Hero Thin" w:hAnsi="New Hero Thin"/>
          <w:noProof/>
        </w:rPr>
        <w:t>)</w:t>
      </w:r>
      <w:r w:rsidR="00FB3549" w:rsidRPr="005F32F7">
        <w:rPr>
          <w:rFonts w:ascii="New Hero Thin" w:hAnsi="New Hero Thin"/>
        </w:rPr>
        <w:fldChar w:fldCharType="end"/>
      </w:r>
      <w:r w:rsidR="00FB3549" w:rsidRPr="005F32F7">
        <w:rPr>
          <w:rFonts w:ascii="New Hero Thin" w:hAnsi="New Hero Thin"/>
        </w:rPr>
        <w:t>.</w:t>
      </w:r>
    </w:p>
    <w:p w14:paraId="238275DC" w14:textId="74BC8B57" w:rsidR="00FB3549" w:rsidRPr="005F32F7" w:rsidRDefault="00FB3549" w:rsidP="00FB3549">
      <w:pPr>
        <w:jc w:val="both"/>
        <w:rPr>
          <w:rFonts w:ascii="New Hero Thin" w:hAnsi="New Hero Thin"/>
        </w:rPr>
      </w:pPr>
      <w:r w:rsidRPr="005F32F7">
        <w:rPr>
          <w:rFonts w:ascii="New Hero Thin" w:hAnsi="New Hero Thin"/>
        </w:rPr>
        <w:t xml:space="preserve">Principal components analysis </w:t>
      </w:r>
      <w:r w:rsidRPr="005F32F7">
        <w:rPr>
          <w:rFonts w:ascii="New Hero Thin" w:hAnsi="New Hero Thin"/>
        </w:rPr>
        <w:fldChar w:fldCharType="begin"/>
      </w:r>
      <w:r w:rsidRPr="005F32F7">
        <w:rPr>
          <w:rFonts w:ascii="New Hero Thin" w:hAnsi="New Hero Thin"/>
        </w:rPr>
        <w:instrText xml:space="preserve"> ADDIN EN.CITE &lt;EndNote&gt;&lt;Cite&gt;&lt;Author&gt;Jolliffe&lt;/Author&gt;&lt;Year&gt;2002&lt;/Year&gt;&lt;RecNum&gt;7481&lt;/RecNum&gt;&lt;DisplayText&gt;(Jolliffe 2002)&lt;/DisplayText&gt;&lt;record&gt;&lt;rec-number&gt;7481&lt;/rec-number&gt;&lt;foreign-keys&gt;&lt;key app="EN" db-id="p9azfz2xyws25gedrz4p5ae4sa9vdterwtrd" timestamp="1676985366" guid="8f0fc9eb-43f6-49c1-beb1-c9285dc8e11a"&gt;7481&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Pr="005F32F7">
        <w:rPr>
          <w:rFonts w:ascii="New Hero Thin" w:hAnsi="New Hero Thin"/>
        </w:rPr>
        <w:fldChar w:fldCharType="separate"/>
      </w:r>
      <w:r w:rsidRPr="005F32F7">
        <w:rPr>
          <w:rFonts w:ascii="New Hero Thin" w:hAnsi="New Hero Thin"/>
          <w:noProof/>
        </w:rPr>
        <w:t>(</w:t>
      </w:r>
      <w:r w:rsidRPr="005F32F7">
        <w:rPr>
          <w:rFonts w:ascii="New Hero Thin" w:hAnsi="New Hero Thin"/>
        </w:rPr>
        <w:t>Jolliffe 2002</w:t>
      </w:r>
      <w:r w:rsidRPr="005F32F7">
        <w:rPr>
          <w:rFonts w:ascii="New Hero Thin" w:hAnsi="New Hero Thin"/>
          <w:noProof/>
        </w:rPr>
        <w:t>)</w:t>
      </w:r>
      <w:r w:rsidRPr="005F32F7">
        <w:rPr>
          <w:rFonts w:ascii="New Hero Thin" w:hAnsi="New Hero Thin"/>
        </w:rPr>
        <w:fldChar w:fldCharType="end"/>
      </w:r>
      <w:r w:rsidRPr="005F32F7">
        <w:rPr>
          <w:rFonts w:ascii="New Hero Thin" w:hAnsi="New Hero Thin"/>
        </w:rPr>
        <w:t xml:space="preserve"> was used to visualize shape variation among the </w:t>
      </w:r>
      <w:r w:rsidRPr="005F32F7">
        <w:rPr>
          <w:rFonts w:ascii="New Hero Thin" w:hAnsi="New Hero Thin"/>
        </w:rPr>
        <w:t xml:space="preserve">Hickory Engraved and </w:t>
      </w:r>
      <w:proofErr w:type="spellStart"/>
      <w:r w:rsidRPr="005F32F7">
        <w:rPr>
          <w:rFonts w:ascii="New Hero Thin" w:hAnsi="New Hero Thin"/>
        </w:rPr>
        <w:t>Smithport</w:t>
      </w:r>
      <w:proofErr w:type="spellEnd"/>
      <w:r w:rsidRPr="005F32F7">
        <w:rPr>
          <w:rFonts w:ascii="New Hero Thin" w:hAnsi="New Hero Thin"/>
        </w:rPr>
        <w:t xml:space="preserve"> Plain bottles</w:t>
      </w:r>
      <w:r w:rsidRPr="005F32F7">
        <w:rPr>
          <w:rFonts w:ascii="New Hero Thin" w:hAnsi="New Hero Thin"/>
        </w:rPr>
        <w:t xml:space="preserve">, and the scatterplot represents the dispersion of shapes in tangent space (Figure 3, bottom) </w:t>
      </w:r>
      <w:r w:rsidRPr="005F32F7">
        <w:rPr>
          <w:rFonts w:ascii="New Hero Thin" w:hAnsi="New Hero Thin"/>
        </w:rPr>
        <w:fldChar w:fldCharType="begin">
          <w:fldData xml:space="preserve">PEVuZE5vdGU+PENpdGU+PEF1dGhvcj5BZGFtczwvQXV0aG9yPjxZZWFyPjIwMTM8L1llYXI+PFJl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</w:fldData>
        </w:fldChar>
      </w:r>
      <w:r w:rsidRPr="005F32F7">
        <w:rPr>
          <w:rFonts w:ascii="New Hero Thin" w:hAnsi="New Hero Thin"/>
        </w:rPr>
        <w:instrText xml:space="preserve"> ADDIN EN.CITE </w:instrText>
      </w:r>
      <w:r w:rsidRPr="005F32F7">
        <w:rPr>
          <w:rFonts w:ascii="New Hero Thin" w:hAnsi="New Hero Thin"/>
        </w:rPr>
        <w:fldChar w:fldCharType="begin">
          <w:fldData xml:space="preserve">PEVuZE5vdGU+PENpdGU+PEF1dGhvcj5BZGFtczwvQXV0aG9yPjxZZWFyPjIwMTM8L1llYXI+PFJl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</w:fldData>
        </w:fldChar>
      </w:r>
      <w:r w:rsidRPr="005F32F7">
        <w:rPr>
          <w:rFonts w:ascii="New Hero Thin" w:hAnsi="New Hero Thin"/>
        </w:rPr>
        <w:instrText xml:space="preserve"> ADDIN EN.CITE.DATA </w:instrText>
      </w:r>
      <w:r w:rsidRPr="005F32F7">
        <w:rPr>
          <w:rFonts w:ascii="New Hero Thin" w:hAnsi="New Hero Thin"/>
        </w:rPr>
      </w:r>
      <w:r w:rsidRPr="005F32F7">
        <w:rPr>
          <w:rFonts w:ascii="New Hero Thin" w:hAnsi="New Hero Thin"/>
        </w:rPr>
        <w:fldChar w:fldCharType="end"/>
      </w:r>
      <w:r w:rsidRPr="005F32F7">
        <w:rPr>
          <w:rFonts w:ascii="New Hero Thin" w:hAnsi="New Hero Thin"/>
        </w:rPr>
        <w:fldChar w:fldCharType="separate"/>
      </w:r>
      <w:r w:rsidRPr="005F32F7">
        <w:rPr>
          <w:rFonts w:ascii="New Hero Thin" w:hAnsi="New Hero Thin"/>
          <w:noProof/>
        </w:rPr>
        <w:t>(</w:t>
      </w:r>
      <w:r w:rsidRPr="005F32F7">
        <w:rPr>
          <w:rFonts w:ascii="New Hero Thin" w:hAnsi="New Hero Thin"/>
        </w:rPr>
        <w:t>Adams et al. 2013</w:t>
      </w:r>
      <w:r w:rsidRPr="005F32F7">
        <w:rPr>
          <w:rFonts w:ascii="New Hero Thin" w:hAnsi="New Hero Thin"/>
          <w:noProof/>
        </w:rPr>
        <w:t xml:space="preserve">; </w:t>
      </w:r>
      <w:r w:rsidRPr="005F32F7">
        <w:rPr>
          <w:rFonts w:ascii="New Hero Thin" w:hAnsi="New Hero Thin"/>
        </w:rPr>
        <w:t>Bookstein 1991</w:t>
      </w:r>
      <w:r w:rsidRPr="005F32F7">
        <w:rPr>
          <w:rFonts w:ascii="New Hero Thin" w:hAnsi="New Hero Thin"/>
          <w:noProof/>
        </w:rPr>
        <w:t xml:space="preserve">; </w:t>
      </w:r>
      <w:r w:rsidRPr="005F32F7">
        <w:rPr>
          <w:rFonts w:ascii="New Hero Thin" w:hAnsi="New Hero Thin"/>
        </w:rPr>
        <w:t>O'Higgins and Jones 1998</w:t>
      </w:r>
      <w:r w:rsidRPr="005F32F7">
        <w:rPr>
          <w:rFonts w:ascii="New Hero Thin" w:hAnsi="New Hero Thin"/>
          <w:noProof/>
        </w:rPr>
        <w:t xml:space="preserve">; </w:t>
      </w:r>
      <w:proofErr w:type="spellStart"/>
      <w:r w:rsidRPr="005F32F7">
        <w:rPr>
          <w:rFonts w:ascii="New Hero Thin" w:hAnsi="New Hero Thin"/>
        </w:rPr>
        <w:t>Rohlf</w:t>
      </w:r>
      <w:proofErr w:type="spellEnd"/>
      <w:r w:rsidRPr="005F32F7">
        <w:rPr>
          <w:rFonts w:ascii="New Hero Thin" w:hAnsi="New Hero Thin"/>
        </w:rPr>
        <w:t xml:space="preserve"> and Marcus 1993</w:t>
      </w:r>
      <w:r w:rsidRPr="005F32F7">
        <w:rPr>
          <w:rFonts w:ascii="New Hero Thin" w:hAnsi="New Hero Thin"/>
          <w:noProof/>
        </w:rPr>
        <w:t>)</w:t>
      </w:r>
      <w:r w:rsidRPr="005F32F7">
        <w:rPr>
          <w:rFonts w:ascii="New Hero Thin" w:hAnsi="New Hero Thin"/>
        </w:rPr>
        <w:fldChar w:fldCharType="end"/>
      </w:r>
      <w:r w:rsidRPr="005F32F7">
        <w:rPr>
          <w:rFonts w:ascii="New Hero Thin" w:hAnsi="New Hero Thin"/>
        </w:rPr>
        <w:t xml:space="preserve">. To assess whether </w:t>
      </w:r>
      <w:r w:rsidRPr="005F32F7">
        <w:rPr>
          <w:rFonts w:ascii="New Hero Thin" w:hAnsi="New Hero Thin"/>
        </w:rPr>
        <w:t>bottle</w:t>
      </w:r>
      <w:r w:rsidRPr="005F32F7">
        <w:rPr>
          <w:rFonts w:ascii="New Hero Thin" w:hAnsi="New Hero Thin"/>
        </w:rPr>
        <w:t xml:space="preserve"> shape and size differed by </w:t>
      </w:r>
      <w:r w:rsidRPr="005F32F7">
        <w:rPr>
          <w:rFonts w:ascii="New Hero Thin" w:hAnsi="New Hero Thin"/>
        </w:rPr>
        <w:t xml:space="preserve">type and </w:t>
      </w:r>
      <w:r w:rsidRPr="005F32F7">
        <w:rPr>
          <w:rFonts w:ascii="New Hero Thin" w:hAnsi="New Hero Thin"/>
        </w:rPr>
        <w:t xml:space="preserve">raw material color group, Procrustes ANOVAs </w:t>
      </w:r>
      <w:r w:rsidRPr="005F32F7">
        <w:rPr>
          <w:rFonts w:ascii="New Hero Thin" w:hAnsi="New Hero Thin"/>
        </w:rPr>
        <w:fldChar w:fldCharType="begin"/>
      </w:r>
      <w:r w:rsidRPr="005F32F7">
        <w:rPr>
          <w:rFonts w:ascii="New Hero Thin" w:hAnsi="New Hero Thin"/>
        </w:rPr>
        <w:instrText xml:space="preserve"> ADDIN EN.CITE &lt;EndNote&gt;&lt;Cite&gt;&lt;Author&gt;Goodall&lt;/Author&gt;&lt;Year&gt;1991&lt;/Year&gt;&lt;RecNum&gt;11158&lt;/RecNum&gt;&lt;DisplayText&gt;(Goodall 1991)&lt;/DisplayText&gt;&lt;record&gt;&lt;rec-number&gt;11158&lt;/rec-number&gt;&lt;foreign-keys&gt;&lt;key app="EN" db-id="p9azfz2xyws25gedrz4p5ae4sa9vdterwtrd" timestamp="1677234866" guid="9972431d-1d45-4c76-ad99-d181212eac36"&gt;1115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21&lt;/pages&gt;&lt;volume&gt;53&lt;/volume&gt;&lt;number&gt;2&lt;/number&gt;&lt;section&gt;285&lt;/section&gt;&lt;dates&gt;&lt;year&gt;1991&lt;/year&gt;&lt;/dates&gt;&lt;isbn&gt;00359246&lt;/isbn&gt;&lt;urls&gt;&lt;related-urls&gt;&lt;url&gt;https://rss.onlinelibrary.wiley.com/doi/pdfdirect/10.1111/j.2517-6161.1991.tb01825.x?download=true&lt;/url&gt;&lt;/related-urls&gt;&lt;/urls&gt;&lt;electronic-resource-num&gt;10.1111/j.2517-6161.1991.tb01825.x&lt;/electronic-resource-num&gt;&lt;/record&gt;&lt;/Cite&gt;&lt;/EndNote&gt;</w:instrText>
      </w:r>
      <w:r w:rsidRPr="005F32F7">
        <w:rPr>
          <w:rFonts w:ascii="New Hero Thin" w:hAnsi="New Hero Thin"/>
        </w:rPr>
        <w:fldChar w:fldCharType="separate"/>
      </w:r>
      <w:r w:rsidRPr="005F32F7">
        <w:rPr>
          <w:rFonts w:ascii="New Hero Thin" w:hAnsi="New Hero Thin"/>
          <w:noProof/>
        </w:rPr>
        <w:t>(</w:t>
      </w:r>
      <w:r w:rsidRPr="005F32F7">
        <w:rPr>
          <w:rFonts w:ascii="New Hero Thin" w:hAnsi="New Hero Thin"/>
        </w:rPr>
        <w:t>Goodall 1991</w:t>
      </w:r>
      <w:r w:rsidRPr="005F32F7">
        <w:rPr>
          <w:rFonts w:ascii="New Hero Thin" w:hAnsi="New Hero Thin"/>
          <w:noProof/>
        </w:rPr>
        <w:t>)</w:t>
      </w:r>
      <w:r w:rsidRPr="005F32F7">
        <w:rPr>
          <w:rFonts w:ascii="New Hero Thin" w:hAnsi="New Hero Thin"/>
        </w:rPr>
        <w:fldChar w:fldCharType="end"/>
      </w:r>
      <w:r w:rsidRPr="005F32F7">
        <w:rPr>
          <w:rFonts w:ascii="New Hero Thin" w:hAnsi="New Hero Thin"/>
        </w:rPr>
        <w:t xml:space="preserve"> were run that enlist effect-sizes (</w:t>
      </w:r>
      <w:proofErr w:type="spellStart"/>
      <w:r w:rsidRPr="005F32F7">
        <w:rPr>
          <w:rFonts w:ascii="New Hero Thin" w:hAnsi="New Hero Thin"/>
        </w:rPr>
        <w:t>zscores</w:t>
      </w:r>
      <w:proofErr w:type="spellEnd"/>
      <w:r w:rsidRPr="005F32F7">
        <w:rPr>
          <w:rFonts w:ascii="New Hero Thin" w:hAnsi="New Hero Thin"/>
        </w:rPr>
        <w:t xml:space="preserve">) computed as standard deviates of the generated sampling distributions </w:t>
      </w:r>
      <w:r w:rsidRPr="005F32F7">
        <w:rPr>
          <w:rFonts w:ascii="New Hero Thin" w:hAnsi="New Hero Thin"/>
        </w:rPr>
        <w:fldChar w:fldCharType="begin"/>
      </w:r>
      <w:r w:rsidRPr="005F32F7">
        <w:rPr>
          <w:rFonts w:ascii="New Hero Thin" w:hAnsi="New Hero Thin"/>
        </w:rPr>
        <w:instrText xml:space="preserve"> ADDIN EN.CITE &lt;EndNote&gt;&lt;Cite&gt;&lt;Author&gt;Collyer&lt;/Author&gt;&lt;Year&gt;2015&lt;/Year&gt;&lt;RecNum&gt;8755&lt;/RecNum&gt;&lt;DisplayText&gt;(Collyer et al. 2015)&lt;/DisplayText&gt;&lt;record&gt;&lt;rec-number&gt;8755&lt;/rec-number&gt;&lt;foreign-keys&gt;&lt;key app="EN" db-id="p9azfz2xyws25gedrz4p5ae4sa9vdterwtrd" timestamp="1676992797" guid="ac968eae-1bbd-4759-8a5f-ab6cc4ec20f5"&gt;8755&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Pr="005F32F7">
        <w:rPr>
          <w:rFonts w:ascii="New Hero Thin" w:hAnsi="New Hero Thin"/>
        </w:rPr>
        <w:fldChar w:fldCharType="separate"/>
      </w:r>
      <w:r w:rsidRPr="005F32F7">
        <w:rPr>
          <w:rFonts w:ascii="New Hero Thin" w:hAnsi="New Hero Thin"/>
          <w:noProof/>
        </w:rPr>
        <w:t>(</w:t>
      </w:r>
      <w:r w:rsidRPr="005F32F7">
        <w:rPr>
          <w:rFonts w:ascii="New Hero Thin" w:hAnsi="New Hero Thin"/>
        </w:rPr>
        <w:t>Collyer et al. 2015</w:t>
      </w:r>
      <w:r w:rsidRPr="005F32F7">
        <w:rPr>
          <w:rFonts w:ascii="New Hero Thin" w:hAnsi="New Hero Thin"/>
          <w:noProof/>
        </w:rPr>
        <w:t>)</w:t>
      </w:r>
      <w:r w:rsidRPr="005F32F7">
        <w:rPr>
          <w:rFonts w:ascii="New Hero Thin" w:hAnsi="New Hero Thin"/>
        </w:rPr>
        <w:fldChar w:fldCharType="end"/>
      </w:r>
      <w:r w:rsidRPr="005F32F7">
        <w:rPr>
          <w:rFonts w:ascii="New Hero Thin" w:hAnsi="New Hero Thin"/>
        </w:rPr>
        <w:t xml:space="preserve">. A residual randomization permutation procedure (RRPP; n = 10,000 permutations) was used for all Procrustes ANOVAs </w:t>
      </w:r>
      <w:r w:rsidRPr="005F32F7">
        <w:rPr>
          <w:rFonts w:ascii="New Hero Thin" w:hAnsi="New Hero Thin"/>
        </w:rPr>
        <w:fldChar w:fldCharType="begin">
          <w:fldData xml:space="preserve">PEVuZE5vdGU+PENpdGU+PEF1dGhvcj5BZGFtczwvQXV0aG9yPjxZZWFyPjIwMTU8L1llYXI+PFJl
Y051bT43NDgzPC9SZWNOdW0+PERpc3BsYXlUZXh0PihBZGFtcyBhbmQgQ29sbHllciAyMDE1OyBD
b2xseWVyIGFuZCBBZGFtcyAyMDE4KTwvRGlzcGxheVRleHQ+PHJlY29yZD48cmVjLW51bWJlcj43
NDgzPC9yZWMtbnVtYmVyPjxmb3JlaWduLWtleXM+PGtleSBhcHA9IkVOIiBkYi1pZD0icDlhemZ6
Mnh5d3MyNWdlZHJ6NHA1YWU0c2E5dmR0ZXJ3dHJkIiB0aW1lc3RhbXA9IjE2NzY5ODUzNjkiIGd1
aWQ9Ijk5NDg5ZjUyLWQ5ZWQtNDkxNy04MzE2LTJiNjNjYjQ4NmUzYyI+NzQ4M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yMzwvUmVj
TnVtPjxyZWNvcmQ+PHJlYy1udW1iZXI+NzUyMzwvcmVjLW51bWJlcj48Zm9yZWlnbi1rZXlzPjxr
ZXkgYXBwPSJFTiIgZGItaWQ9InA5YXpmejJ4eXdzMjVnZWRyejRwNWFlNHNhOXZkdGVyd3RyZCIg
dGltZXN0YW1wPSIxNjc2OTg1NTg0IiBndWlkPSI1NzZiMzVlOC01M2E0LTQ2YTYtODk2My1jZmFk
YTViYzkzMWIiPjc1Mj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Pr="005F32F7">
        <w:rPr>
          <w:rFonts w:ascii="New Hero Thin" w:hAnsi="New Hero Thin"/>
        </w:rPr>
        <w:instrText xml:space="preserve"> ADDIN EN.CITE </w:instrText>
      </w:r>
      <w:r w:rsidRPr="005F32F7">
        <w:rPr>
          <w:rFonts w:ascii="New Hero Thin" w:hAnsi="New Hero Thin"/>
        </w:rPr>
        <w:fldChar w:fldCharType="begin">
          <w:fldData xml:space="preserve">PEVuZE5vdGU+PENpdGU+PEF1dGhvcj5BZGFtczwvQXV0aG9yPjxZZWFyPjIwMTU8L1llYXI+PFJl
Y051bT43NDgzPC9SZWNOdW0+PERpc3BsYXlUZXh0PihBZGFtcyBhbmQgQ29sbHllciAyMDE1OyBD
b2xseWVyIGFuZCBBZGFtcyAyMDE4KTwvRGlzcGxheVRleHQ+PHJlY29yZD48cmVjLW51bWJlcj43
NDgzPC9yZWMtbnVtYmVyPjxmb3JlaWduLWtleXM+PGtleSBhcHA9IkVOIiBkYi1pZD0icDlhemZ6
Mnh5d3MyNWdlZHJ6NHA1YWU0c2E5dmR0ZXJ3dHJkIiB0aW1lc3RhbXA9IjE2NzY5ODUzNjkiIGd1
aWQ9Ijk5NDg5ZjUyLWQ5ZWQtNDkxNy04MzE2LTJiNjNjYjQ4NmUzYyI+NzQ4M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yMzwvUmVj
TnVtPjxyZWNvcmQ+PHJlYy1udW1iZXI+NzUyMzwvcmVjLW51bWJlcj48Zm9yZWlnbi1rZXlzPjxr
ZXkgYXBwPSJFTiIgZGItaWQ9InA5YXpmejJ4eXdzMjVnZWRyejRwNWFlNHNhOXZkdGVyd3RyZCIg
dGltZXN0YW1wPSIxNjc2OTg1NTg0IiBndWlkPSI1NzZiMzVlOC01M2E0LTQ2YTYtODk2My1jZmFk
YTViYzkzMWIiPjc1Mj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Pr="005F32F7">
        <w:rPr>
          <w:rFonts w:ascii="New Hero Thin" w:hAnsi="New Hero Thin"/>
        </w:rPr>
        <w:instrText xml:space="preserve"> ADDIN EN.CITE.DATA </w:instrText>
      </w:r>
      <w:r w:rsidRPr="005F32F7">
        <w:rPr>
          <w:rFonts w:ascii="New Hero Thin" w:hAnsi="New Hero Thin"/>
        </w:rPr>
      </w:r>
      <w:r w:rsidRPr="005F32F7">
        <w:rPr>
          <w:rFonts w:ascii="New Hero Thin" w:hAnsi="New Hero Thin"/>
        </w:rPr>
        <w:fldChar w:fldCharType="end"/>
      </w:r>
      <w:r w:rsidRPr="005F32F7">
        <w:rPr>
          <w:rFonts w:ascii="New Hero Thin" w:hAnsi="New Hero Thin"/>
        </w:rPr>
        <w:fldChar w:fldCharType="separate"/>
      </w:r>
      <w:r w:rsidRPr="005F32F7">
        <w:rPr>
          <w:rFonts w:ascii="New Hero Thin" w:hAnsi="New Hero Thin"/>
          <w:noProof/>
        </w:rPr>
        <w:t>(</w:t>
      </w:r>
      <w:r w:rsidRPr="005F32F7">
        <w:rPr>
          <w:rFonts w:ascii="New Hero Thin" w:hAnsi="New Hero Thin"/>
        </w:rPr>
        <w:t>Adams and Collyer 2015</w:t>
      </w:r>
      <w:r w:rsidRPr="005F32F7">
        <w:rPr>
          <w:rFonts w:ascii="New Hero Thin" w:hAnsi="New Hero Thin"/>
          <w:noProof/>
        </w:rPr>
        <w:t xml:space="preserve">; </w:t>
      </w:r>
      <w:r w:rsidRPr="005F32F7">
        <w:rPr>
          <w:rFonts w:ascii="New Hero Thin" w:hAnsi="New Hero Thin"/>
        </w:rPr>
        <w:t>Collyer and Adams 2018</w:t>
      </w:r>
      <w:r w:rsidRPr="005F32F7">
        <w:rPr>
          <w:rFonts w:ascii="New Hero Thin" w:hAnsi="New Hero Thin"/>
          <w:noProof/>
        </w:rPr>
        <w:t>)</w:t>
      </w:r>
      <w:r w:rsidRPr="005F32F7">
        <w:rPr>
          <w:rFonts w:ascii="New Hero Thin" w:hAnsi="New Hero Thin"/>
        </w:rPr>
        <w:fldChar w:fldCharType="end"/>
      </w:r>
      <w:r w:rsidRPr="005F32F7">
        <w:rPr>
          <w:rFonts w:ascii="New Hero Thin" w:hAnsi="New Hero Thin"/>
        </w:rPr>
        <w:t xml:space="preserve">. </w:t>
      </w:r>
      <w:r w:rsidRPr="005F32F7">
        <w:rPr>
          <w:rFonts w:ascii="New Hero Thin" w:hAnsi="New Hero Thin"/>
        </w:rPr>
        <w:t>Results demonstrate a significant difference in size—but not shape—by type (</w:t>
      </w:r>
      <w:r w:rsidRPr="005F32F7">
        <w:rPr>
          <w:rFonts w:ascii="New Hero Thin" w:hAnsi="New Hero Thin"/>
          <w:i/>
          <w:iCs/>
        </w:rPr>
        <w:t xml:space="preserve">RRPP: 10,000; </w:t>
      </w:r>
      <w:proofErr w:type="spellStart"/>
      <w:r w:rsidRPr="005F32F7">
        <w:rPr>
          <w:rFonts w:ascii="New Hero Thin" w:hAnsi="New Hero Thin"/>
          <w:i/>
          <w:iCs/>
        </w:rPr>
        <w:t>Rsq</w:t>
      </w:r>
      <w:proofErr w:type="spellEnd"/>
      <w:r w:rsidRPr="005F32F7">
        <w:rPr>
          <w:rFonts w:ascii="New Hero Thin" w:hAnsi="New Hero Thin"/>
          <w:i/>
          <w:iCs/>
        </w:rPr>
        <w:t xml:space="preserve">: 0.14223; </w:t>
      </w:r>
      <w:proofErr w:type="spellStart"/>
      <w:r w:rsidRPr="005F32F7">
        <w:rPr>
          <w:rFonts w:ascii="New Hero Thin" w:hAnsi="New Hero Thin"/>
          <w:i/>
          <w:iCs/>
        </w:rPr>
        <w:t>Pr</w:t>
      </w:r>
      <w:proofErr w:type="spellEnd"/>
      <w:r w:rsidRPr="005F32F7">
        <w:rPr>
          <w:rFonts w:ascii="New Hero Thin" w:hAnsi="New Hero Thin"/>
          <w:i/>
          <w:iCs/>
        </w:rPr>
        <w:t>(&gt;F): 0.0373</w:t>
      </w:r>
      <w:r w:rsidRPr="005F32F7">
        <w:rPr>
          <w:rFonts w:ascii="New Hero Thin" w:hAnsi="New Hero Thin"/>
        </w:rPr>
        <w:t xml:space="preserve">) where the Hickory Engraved bottles were found to be larger than the </w:t>
      </w:r>
      <w:proofErr w:type="spellStart"/>
      <w:r w:rsidRPr="005F32F7">
        <w:rPr>
          <w:rFonts w:ascii="New Hero Thin" w:hAnsi="New Hero Thin"/>
        </w:rPr>
        <w:t>Smithport</w:t>
      </w:r>
      <w:proofErr w:type="spellEnd"/>
      <w:r w:rsidRPr="005F32F7">
        <w:rPr>
          <w:rFonts w:ascii="New Hero Thin" w:hAnsi="New Hero Thin"/>
        </w:rPr>
        <w:t xml:space="preserve"> Plain bottles. In the analysis of bottle morphology by firing method, vessels were found to differ in shape (</w:t>
      </w:r>
      <w:r w:rsidRPr="005F32F7">
        <w:rPr>
          <w:rFonts w:ascii="New Hero Thin" w:hAnsi="New Hero Thin"/>
          <w:i/>
          <w:iCs/>
        </w:rPr>
        <w:t xml:space="preserve">RRPP: 10,000; </w:t>
      </w:r>
      <w:proofErr w:type="spellStart"/>
      <w:r w:rsidRPr="005F32F7">
        <w:rPr>
          <w:rFonts w:ascii="New Hero Thin" w:hAnsi="New Hero Thin"/>
          <w:i/>
          <w:iCs/>
        </w:rPr>
        <w:t>Rsq</w:t>
      </w:r>
      <w:proofErr w:type="spellEnd"/>
      <w:r w:rsidRPr="005F32F7">
        <w:rPr>
          <w:rFonts w:ascii="New Hero Thin" w:hAnsi="New Hero Thin"/>
          <w:i/>
          <w:iCs/>
        </w:rPr>
        <w:t xml:space="preserve">: 0.11456; </w:t>
      </w:r>
      <w:proofErr w:type="spellStart"/>
      <w:r w:rsidRPr="005F32F7">
        <w:rPr>
          <w:rFonts w:ascii="New Hero Thin" w:hAnsi="New Hero Thin"/>
          <w:i/>
          <w:iCs/>
        </w:rPr>
        <w:t>Pr</w:t>
      </w:r>
      <w:proofErr w:type="spellEnd"/>
      <w:r w:rsidRPr="005F32F7">
        <w:rPr>
          <w:rFonts w:ascii="New Hero Thin" w:hAnsi="New Hero Thin"/>
          <w:i/>
          <w:iCs/>
        </w:rPr>
        <w:t>(&gt;F): 0.0275</w:t>
      </w:r>
      <w:r w:rsidRPr="005F32F7">
        <w:rPr>
          <w:rFonts w:ascii="New Hero Thin" w:hAnsi="New Hero Thin"/>
        </w:rPr>
        <w:t>), but not size (</w:t>
      </w:r>
      <w:r w:rsidRPr="005F32F7">
        <w:rPr>
          <w:rFonts w:ascii="New Hero Thin" w:hAnsi="New Hero Thin"/>
          <w:i/>
          <w:iCs/>
        </w:rPr>
        <w:t xml:space="preserve">RRPP: 10,000; </w:t>
      </w:r>
      <w:proofErr w:type="spellStart"/>
      <w:r w:rsidRPr="005F32F7">
        <w:rPr>
          <w:rFonts w:ascii="New Hero Thin" w:hAnsi="New Hero Thin"/>
          <w:i/>
          <w:iCs/>
        </w:rPr>
        <w:t>Rsq</w:t>
      </w:r>
      <w:proofErr w:type="spellEnd"/>
      <w:r w:rsidRPr="005F32F7">
        <w:rPr>
          <w:rFonts w:ascii="New Hero Thin" w:hAnsi="New Hero Thin"/>
          <w:i/>
          <w:iCs/>
        </w:rPr>
        <w:t xml:space="preserve">: 0.00224; </w:t>
      </w:r>
      <w:proofErr w:type="spellStart"/>
      <w:r w:rsidRPr="005F32F7">
        <w:rPr>
          <w:rFonts w:ascii="New Hero Thin" w:hAnsi="New Hero Thin"/>
          <w:i/>
          <w:iCs/>
        </w:rPr>
        <w:t>Pr</w:t>
      </w:r>
      <w:proofErr w:type="spellEnd"/>
      <w:r w:rsidRPr="005F32F7">
        <w:rPr>
          <w:rFonts w:ascii="New Hero Thin" w:hAnsi="New Hero Thin"/>
          <w:i/>
          <w:iCs/>
        </w:rPr>
        <w:t>(&gt;F): 0.8008</w:t>
      </w:r>
      <w:r w:rsidRPr="005F32F7">
        <w:rPr>
          <w:rFonts w:ascii="New Hero Thin" w:hAnsi="New Hero Thin"/>
        </w:rPr>
        <w:t>).</w:t>
      </w:r>
    </w:p>
    <w:p w14:paraId="72D4B836" w14:textId="65ABF344" w:rsidR="00FB3549" w:rsidRDefault="00FB3549" w:rsidP="00FB3549">
      <w:pPr>
        <w:jc w:val="both"/>
        <w:rPr>
          <w:rFonts w:ascii="New Hero Light" w:hAnsi="New Hero Light"/>
        </w:rPr>
      </w:pPr>
    </w:p>
    <w:p w14:paraId="10A05717" w14:textId="33E4F6DE" w:rsidR="00FB3549" w:rsidRDefault="00FB3549" w:rsidP="00FB3549">
      <w:pPr>
        <w:jc w:val="both"/>
        <w:rPr>
          <w:rFonts w:ascii="New Hero Light" w:hAnsi="New Hero Light"/>
        </w:rPr>
      </w:pPr>
      <w:r>
        <w:rPr>
          <w:rFonts w:ascii="New Hero Light" w:hAnsi="New Hero Light"/>
        </w:rPr>
        <w:t>DISCUSSION AND CONCLUSION</w:t>
      </w:r>
    </w:p>
    <w:p w14:paraId="516DB87F" w14:textId="2DE70B43" w:rsidR="00E84D7E" w:rsidRDefault="005F32F7" w:rsidP="00FB3549">
      <w:pPr>
        <w:jc w:val="both"/>
        <w:rPr>
          <w:rFonts w:ascii="New Hero Thin" w:hAnsi="New Hero Thin"/>
        </w:rPr>
      </w:pPr>
      <w:r w:rsidRPr="005F32F7">
        <w:rPr>
          <w:rFonts w:ascii="New Hero Thin" w:hAnsi="New Hero Thin"/>
        </w:rPr>
        <w:t xml:space="preserve">This study used a quantitative analysis of 3D vessel color to </w:t>
      </w:r>
      <w:r w:rsidR="00CA0A85">
        <w:rPr>
          <w:rFonts w:ascii="New Hero Thin" w:hAnsi="New Hero Thin"/>
        </w:rPr>
        <w:t>demarcate</w:t>
      </w:r>
      <w:r w:rsidRPr="005F32F7">
        <w:rPr>
          <w:rFonts w:ascii="New Hero Thin" w:hAnsi="New Hero Thin"/>
        </w:rPr>
        <w:t xml:space="preserve"> oxidized and reduced Hickory Engraved and </w:t>
      </w:r>
      <w:proofErr w:type="spellStart"/>
      <w:r w:rsidRPr="005F32F7">
        <w:rPr>
          <w:rFonts w:ascii="New Hero Thin" w:hAnsi="New Hero Thin"/>
        </w:rPr>
        <w:t>Smithport</w:t>
      </w:r>
      <w:proofErr w:type="spellEnd"/>
      <w:r w:rsidRPr="005F32F7">
        <w:rPr>
          <w:rFonts w:ascii="New Hero Thin" w:hAnsi="New Hero Thin"/>
        </w:rPr>
        <w:t xml:space="preserve"> Plain bottles, demonstrating a</w:t>
      </w:r>
      <w:r w:rsidR="00CA0A85">
        <w:rPr>
          <w:rFonts w:ascii="New Hero Thin" w:hAnsi="New Hero Thin"/>
        </w:rPr>
        <w:t xml:space="preserve"> </w:t>
      </w:r>
      <w:r w:rsidR="00CA0A85" w:rsidRPr="005F32F7">
        <w:rPr>
          <w:rFonts w:ascii="New Hero Thin" w:hAnsi="New Hero Thin"/>
        </w:rPr>
        <w:t xml:space="preserve">methodologically rigorous and reproducible </w:t>
      </w:r>
      <w:r w:rsidRPr="005F32F7">
        <w:rPr>
          <w:rFonts w:ascii="New Hero Thin" w:hAnsi="New Hero Thin"/>
        </w:rPr>
        <w:t xml:space="preserve">approach </w:t>
      </w:r>
      <w:r w:rsidR="00CA0A85">
        <w:rPr>
          <w:rFonts w:ascii="New Hero Thin" w:hAnsi="New Hero Thin"/>
        </w:rPr>
        <w:t>to categorizing continuous variables associated with color</w:t>
      </w:r>
      <w:r w:rsidRPr="005F32F7">
        <w:rPr>
          <w:rFonts w:ascii="New Hero Thin" w:hAnsi="New Hero Thin"/>
        </w:rPr>
        <w:t xml:space="preserve">. Bottles in each group were found to differ in shape, but not size, and while the oxidized vessels were produced in two core areas, reduced vessels were produced in one. </w:t>
      </w:r>
      <w:r w:rsidRPr="005F32F7">
        <w:rPr>
          <w:rFonts w:ascii="New Hero Thin" w:hAnsi="New Hero Thin"/>
        </w:rPr>
        <w:t xml:space="preserve">Thus, </w:t>
      </w:r>
      <w:r w:rsidRPr="005F32F7">
        <w:rPr>
          <w:rFonts w:ascii="New Hero Thin" w:hAnsi="New Hero Thin"/>
        </w:rPr>
        <w:lastRenderedPageBreak/>
        <w:t xml:space="preserve">Formative/Early Caddo potters conditioned the shape of Hickory Engraved and </w:t>
      </w:r>
      <w:proofErr w:type="spellStart"/>
      <w:r w:rsidRPr="005F32F7">
        <w:rPr>
          <w:rFonts w:ascii="New Hero Thin" w:hAnsi="New Hero Thin"/>
        </w:rPr>
        <w:t>Smithport</w:t>
      </w:r>
      <w:proofErr w:type="spellEnd"/>
      <w:r w:rsidRPr="005F32F7">
        <w:rPr>
          <w:rFonts w:ascii="New Hero Thin" w:hAnsi="New Hero Thin"/>
        </w:rPr>
        <w:t xml:space="preserve"> Plain bottles based upon the</w:t>
      </w:r>
      <w:r w:rsidR="00E84D7E">
        <w:rPr>
          <w:rFonts w:ascii="New Hero Thin" w:hAnsi="New Hero Thin"/>
        </w:rPr>
        <w:t xml:space="preserve"> method by which they</w:t>
      </w:r>
      <w:r w:rsidRPr="005F32F7">
        <w:rPr>
          <w:rFonts w:ascii="New Hero Thin" w:hAnsi="New Hero Thin"/>
        </w:rPr>
        <w:t xml:space="preserve"> intended </w:t>
      </w:r>
      <w:r w:rsidR="00E84D7E">
        <w:rPr>
          <w:rFonts w:ascii="New Hero Thin" w:hAnsi="New Hero Thin"/>
        </w:rPr>
        <w:t>to fire them</w:t>
      </w:r>
      <w:r w:rsidRPr="005F32F7">
        <w:rPr>
          <w:rFonts w:ascii="New Hero Thin" w:hAnsi="New Hero Thin"/>
        </w:rPr>
        <w:t xml:space="preserve">. </w:t>
      </w:r>
    </w:p>
    <w:p w14:paraId="7A0987F5" w14:textId="07C59B4D" w:rsidR="00AC6841" w:rsidRDefault="005F32F7" w:rsidP="00FB3549">
      <w:pPr>
        <w:jc w:val="both"/>
        <w:rPr>
          <w:rFonts w:ascii="New Hero Thin" w:hAnsi="New Hero Thin"/>
        </w:rPr>
      </w:pPr>
      <w:r w:rsidRPr="005F32F7">
        <w:rPr>
          <w:rFonts w:ascii="New Hero Thin" w:hAnsi="New Hero Thin"/>
        </w:rPr>
        <w:t>This finding provides evidence for two discrete, contemporary, and sympatric Caddo potting communities delimited by macroscopic production attributes</w:t>
      </w:r>
      <w:r w:rsidR="00AC6841">
        <w:rPr>
          <w:rFonts w:ascii="New Hero Thin" w:hAnsi="New Hero Thin"/>
        </w:rPr>
        <w:t xml:space="preserve">, and is the first to posit differential </w:t>
      </w:r>
      <w:r w:rsidR="00801AA5">
        <w:rPr>
          <w:rFonts w:ascii="New Hero Thin" w:hAnsi="New Hero Thin"/>
        </w:rPr>
        <w:t xml:space="preserve">production </w:t>
      </w:r>
      <w:r w:rsidR="00AC6841">
        <w:rPr>
          <w:rFonts w:ascii="New Hero Thin" w:hAnsi="New Hero Thin"/>
        </w:rPr>
        <w:t xml:space="preserve">intention among Caddo potters. </w:t>
      </w:r>
      <w:r w:rsidR="00915D39">
        <w:rPr>
          <w:rFonts w:ascii="New Hero Thin" w:hAnsi="New Hero Thin"/>
        </w:rPr>
        <w:t xml:space="preserve">While spatial overlap occurs between the oxidized and reduced core production areas in the north, the southern core production area is geographically isolated. This then begs the question of whether extant morphological differences are apparent between the two core production areas associated with oxidized </w:t>
      </w:r>
      <w:r w:rsidR="00562119">
        <w:rPr>
          <w:rFonts w:ascii="New Hero Thin" w:hAnsi="New Hero Thin"/>
        </w:rPr>
        <w:t>bottles</w:t>
      </w:r>
      <w:r w:rsidR="00915D39">
        <w:rPr>
          <w:rFonts w:ascii="New Hero Thin" w:hAnsi="New Hero Thin"/>
        </w:rPr>
        <w:t xml:space="preserve">. While beyond the purview of the current study, others have demonstrated that differences exist between ceramics </w:t>
      </w:r>
      <w:r w:rsidR="00915D39">
        <w:rPr>
          <w:rFonts w:ascii="New Hero Thin" w:hAnsi="New Hero Thin"/>
        </w:rPr>
        <w:fldChar w:fldCharType="begin">
          <w:fldData xml:space="preserve">PEVuZE5vdGU+PENpdGU+PEF1dGhvcj5TZWxkZW4gSnIuPC9BdXRob3I+PFllYXI+MjAxODwvWWVh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</w:fldData>
        </w:fldChar>
      </w:r>
      <w:r w:rsidR="00915D39">
        <w:rPr>
          <w:rFonts w:ascii="New Hero Thin" w:hAnsi="New Hero Thin"/>
        </w:rPr>
        <w:instrText xml:space="preserve"> ADDIN EN.CITE </w:instrText>
      </w:r>
      <w:r w:rsidR="00915D39">
        <w:rPr>
          <w:rFonts w:ascii="New Hero Thin" w:hAnsi="New Hero Thin"/>
        </w:rPr>
        <w:fldChar w:fldCharType="begin">
          <w:fldData xml:space="preserve">PEVuZE5vdGU+PENpdGU+PEF1dGhvcj5TZWxkZW4gSnIuPC9BdXRob3I+PFllYXI+MjAxODwvWWVh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</w:fldData>
        </w:fldChar>
      </w:r>
      <w:r w:rsidR="00915D39">
        <w:rPr>
          <w:rFonts w:ascii="New Hero Thin" w:hAnsi="New Hero Thin"/>
        </w:rPr>
        <w:instrText xml:space="preserve"> ADDIN EN.CITE.DATA </w:instrText>
      </w:r>
      <w:r w:rsidR="00915D39">
        <w:rPr>
          <w:rFonts w:ascii="New Hero Thin" w:hAnsi="New Hero Thin"/>
        </w:rPr>
      </w:r>
      <w:r w:rsidR="00915D39">
        <w:rPr>
          <w:rFonts w:ascii="New Hero Thin" w:hAnsi="New Hero Thin"/>
        </w:rPr>
        <w:fldChar w:fldCharType="end"/>
      </w:r>
      <w:r w:rsidR="00915D39">
        <w:rPr>
          <w:rFonts w:ascii="New Hero Thin" w:hAnsi="New Hero Thin"/>
        </w:rPr>
        <w:fldChar w:fldCharType="separate"/>
      </w:r>
      <w:r w:rsidR="00915D39">
        <w:rPr>
          <w:rFonts w:ascii="New Hero Thin" w:hAnsi="New Hero Thin"/>
          <w:noProof/>
        </w:rPr>
        <w:t>(Selden Jr. 2018a, 2018b, 2019, 2021)</w:t>
      </w:r>
      <w:r w:rsidR="00915D39">
        <w:rPr>
          <w:rFonts w:ascii="New Hero Thin" w:hAnsi="New Hero Thin"/>
        </w:rPr>
        <w:fldChar w:fldCharType="end"/>
      </w:r>
      <w:r w:rsidR="00915D39">
        <w:rPr>
          <w:rFonts w:ascii="New Hero Thin" w:hAnsi="New Hero Thin"/>
        </w:rPr>
        <w:t xml:space="preserve">, bifaces </w:t>
      </w:r>
      <w:r w:rsidR="00915D39">
        <w:rPr>
          <w:rFonts w:ascii="New Hero Thin" w:hAnsi="New Hero Thin"/>
        </w:rPr>
        <w:fldChar w:fldCharType="begin">
          <w:fldData xml:space="preserve">PEVuZE5vdGU+PENpdGU+PEF1dGhvcj5TZWxkZW4gSnIuPC9BdXRob3I+PFllYXI+MjAxODwvWWVh
cj48UmVjTnVtPjEwNTY0PC9SZWNOdW0+PERpc3BsYXlUZXh0PihTZWxkZW4gSnIuIGV0IGFsLiAy
MDIwOyBTZWxkZW4gSnIuIGV0IGFsLiAyMDE4KTwvRGlzcGxheVRleHQ+PHJlY29yZD48cmVjLW51
bWJlcj4xMDU2NDwvcmVjLW51bWJlcj48Zm9yZWlnbi1rZXlzPjxrZXkgYXBwPSJFTiIgZGItaWQ9
InA5YXpmejJ4eXdzMjVnZWRyejRwNWFlNHNhOXZkdGVyd3RyZCIgdGltZXN0YW1wPSIxNjc3MDcx
NjQ2IiBndWlkPSJhZmUyMjVhNS1lNzdjLTQ4YjktYWM0MC0yOTkyZDAzZmVkMjUiPjEwNTY0PC9r
ZXk+PC9mb3JlaWduLWtleXM+PHJlZi10eXBlIG5hbWU9IkpvdXJuYWwgQXJ0aWNsZSI+MTc8L3Jl
Zi10eXBlPjxjb250cmlidXRvcnM+PGF1dGhvcnM+PGF1dGhvcj5TZWxkZW4gSnI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wYWdlcz5lMDAwODA8L3BhZ2VzPjx2b2x1bWU+MTA8L3ZvbHVtZT48c2Vj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</w:fldData>
        </w:fldChar>
      </w:r>
      <w:r w:rsidR="001D1463">
        <w:rPr>
          <w:rFonts w:ascii="New Hero Thin" w:hAnsi="New Hero Thin"/>
        </w:rPr>
        <w:instrText xml:space="preserve"> ADDIN EN.CITE </w:instrText>
      </w:r>
      <w:r w:rsidR="001D1463">
        <w:rPr>
          <w:rFonts w:ascii="New Hero Thin" w:hAnsi="New Hero Thin"/>
        </w:rPr>
        <w:fldChar w:fldCharType="begin">
          <w:fldData xml:space="preserve">PEVuZE5vdGU+PENpdGU+PEF1dGhvcj5TZWxkZW4gSnIuPC9BdXRob3I+PFllYXI+MjAxODwvWWVh
cj48UmVjTnVtPjEwNTY0PC9SZWNOdW0+PERpc3BsYXlUZXh0PihTZWxkZW4gSnIuIGV0IGFsLiAy
MDIwOyBTZWxkZW4gSnIuIGV0IGFsLiAyMDE4KTwvRGlzcGxheVRleHQ+PHJlY29yZD48cmVjLW51
bWJlcj4xMDU2NDwvcmVjLW51bWJlcj48Zm9yZWlnbi1rZXlzPjxrZXkgYXBwPSJFTiIgZGItaWQ9
InA5YXpmejJ4eXdzMjVnZWRyejRwNWFlNHNhOXZkdGVyd3RyZCIgdGltZXN0YW1wPSIxNjc3MDcx
NjQ2IiBndWlkPSJhZmUyMjVhNS1lNzdjLTQ4YjktYWM0MC0yOTkyZDAzZmVkMjUiPjEwNTY0PC9r
ZXk+PC9mb3JlaWduLWtleXM+PHJlZi10eXBlIG5hbWU9IkpvdXJuYWwgQXJ0aWNsZSI+MTc8L3Jl
Zi10eXBlPjxjb250cmlidXRvcnM+PGF1dGhvcnM+PGF1dGhvcj5TZWxkZW4gSnI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wYWdlcz5lMDAwODA8L3BhZ2VzPjx2b2x1bWU+MTA8L3ZvbHVtZT48c2Vj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</w:fldData>
        </w:fldChar>
      </w:r>
      <w:r w:rsidR="001D1463">
        <w:rPr>
          <w:rFonts w:ascii="New Hero Thin" w:hAnsi="New Hero Thin"/>
        </w:rPr>
        <w:instrText xml:space="preserve"> ADDIN EN.CITE.DATA </w:instrText>
      </w:r>
      <w:r w:rsidR="001D1463">
        <w:rPr>
          <w:rFonts w:ascii="New Hero Thin" w:hAnsi="New Hero Thin"/>
        </w:rPr>
      </w:r>
      <w:r w:rsidR="001D1463">
        <w:rPr>
          <w:rFonts w:ascii="New Hero Thin" w:hAnsi="New Hero Thin"/>
        </w:rPr>
        <w:fldChar w:fldCharType="end"/>
      </w:r>
      <w:r w:rsidR="00915D39">
        <w:rPr>
          <w:rFonts w:ascii="New Hero Thin" w:hAnsi="New Hero Thin"/>
        </w:rPr>
        <w:fldChar w:fldCharType="separate"/>
      </w:r>
      <w:r w:rsidR="001D1463">
        <w:rPr>
          <w:rFonts w:ascii="New Hero Thin" w:hAnsi="New Hero Thin"/>
          <w:noProof/>
        </w:rPr>
        <w:t>(Selden Jr. et al. 2020; Selden Jr. et al. 2018)</w:t>
      </w:r>
      <w:r w:rsidR="00915D39">
        <w:rPr>
          <w:rFonts w:ascii="New Hero Thin" w:hAnsi="New Hero Thin"/>
        </w:rPr>
        <w:fldChar w:fldCharType="end"/>
      </w:r>
      <w:r w:rsidR="00915D39">
        <w:rPr>
          <w:rFonts w:ascii="New Hero Thin" w:hAnsi="New Hero Thin"/>
        </w:rPr>
        <w:t xml:space="preserve">, and arrow points </w:t>
      </w:r>
      <w:r w:rsidR="00915D39">
        <w:rPr>
          <w:rFonts w:ascii="New Hero Thin" w:hAnsi="New Hero Thin"/>
        </w:rPr>
        <w:fldChar w:fldCharType="begin">
          <w:fldData xml:space="preserve">PEVuZE5vdGU+PENpdGU+PEF1dGhvcj5TZWxkZW4gSnIuPC9BdXRob3I+PFllYXI+MjAyMTwvWWVh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</w:fldData>
        </w:fldChar>
      </w:r>
      <w:r w:rsidR="001D1463">
        <w:rPr>
          <w:rFonts w:ascii="New Hero Thin" w:hAnsi="New Hero Thin"/>
        </w:rPr>
        <w:instrText xml:space="preserve"> ADDIN EN.CITE </w:instrText>
      </w:r>
      <w:r w:rsidR="001D1463">
        <w:rPr>
          <w:rFonts w:ascii="New Hero Thin" w:hAnsi="New Hero Thin"/>
        </w:rPr>
        <w:fldChar w:fldCharType="begin">
          <w:fldData xml:space="preserve">PEVuZE5vdGU+PENpdGU+PEF1dGhvcj5TZWxkZW4gSnIuPC9BdXRob3I+PFllYXI+MjAyMTwvWWVh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</w:fldData>
        </w:fldChar>
      </w:r>
      <w:r w:rsidR="001D1463">
        <w:rPr>
          <w:rFonts w:ascii="New Hero Thin" w:hAnsi="New Hero Thin"/>
        </w:rPr>
        <w:instrText xml:space="preserve"> ADDIN EN.CITE.DATA </w:instrText>
      </w:r>
      <w:r w:rsidR="001D1463">
        <w:rPr>
          <w:rFonts w:ascii="New Hero Thin" w:hAnsi="New Hero Thin"/>
        </w:rPr>
      </w:r>
      <w:r w:rsidR="001D1463">
        <w:rPr>
          <w:rFonts w:ascii="New Hero Thin" w:hAnsi="New Hero Thin"/>
        </w:rPr>
        <w:fldChar w:fldCharType="end"/>
      </w:r>
      <w:r w:rsidR="00915D39">
        <w:rPr>
          <w:rFonts w:ascii="New Hero Thin" w:hAnsi="New Hero Thin"/>
        </w:rPr>
        <w:fldChar w:fldCharType="separate"/>
      </w:r>
      <w:r w:rsidR="001D1463">
        <w:rPr>
          <w:rFonts w:ascii="New Hero Thin" w:hAnsi="New Hero Thin"/>
          <w:noProof/>
        </w:rPr>
        <w:t>(Selden Jr. 2023; Selden Jr. and Dockall 2023; Selden Jr. et al. 2021)</w:t>
      </w:r>
      <w:r w:rsidR="00915D39">
        <w:rPr>
          <w:rFonts w:ascii="New Hero Thin" w:hAnsi="New Hero Thin"/>
        </w:rPr>
        <w:fldChar w:fldCharType="end"/>
      </w:r>
      <w:r w:rsidR="00C31866">
        <w:rPr>
          <w:rFonts w:ascii="New Hero Thin" w:hAnsi="New Hero Thin"/>
        </w:rPr>
        <w:t xml:space="preserve"> recovered from </w:t>
      </w:r>
      <w:r w:rsidR="00C31866">
        <w:rPr>
          <w:rFonts w:ascii="New Hero Thin" w:hAnsi="New Hero Thin"/>
        </w:rPr>
        <w:t>the northern and southern Caddo behavioral regions</w:t>
      </w:r>
      <w:r w:rsidR="00915D39">
        <w:rPr>
          <w:rFonts w:ascii="New Hero Thin" w:hAnsi="New Hero Thin"/>
        </w:rPr>
        <w:t xml:space="preserve">. </w:t>
      </w:r>
      <w:r w:rsidR="00122D08">
        <w:rPr>
          <w:rFonts w:ascii="New Hero Thin" w:hAnsi="New Hero Thin"/>
        </w:rPr>
        <w:t xml:space="preserve">Thus, while further study is warranted, </w:t>
      </w:r>
      <w:r w:rsidR="00D047E5">
        <w:rPr>
          <w:rFonts w:ascii="New Hero Thin" w:hAnsi="New Hero Thin"/>
        </w:rPr>
        <w:t>should</w:t>
      </w:r>
      <w:r w:rsidR="00122D08">
        <w:rPr>
          <w:rFonts w:ascii="New Hero Thin" w:hAnsi="New Hero Thin"/>
        </w:rPr>
        <w:t xml:space="preserve"> a morphological difference </w:t>
      </w:r>
      <w:r w:rsidR="00D047E5">
        <w:rPr>
          <w:rFonts w:ascii="New Hero Thin" w:hAnsi="New Hero Thin"/>
        </w:rPr>
        <w:t>exist</w:t>
      </w:r>
      <w:r w:rsidR="00122D08">
        <w:rPr>
          <w:rFonts w:ascii="New Hero Thin" w:hAnsi="New Hero Thin"/>
        </w:rPr>
        <w:t xml:space="preserve"> between the northern and southern core production areas for oxidized bottles, this would not come as a surprise.</w:t>
      </w:r>
    </w:p>
    <w:p w14:paraId="306FB5B7" w14:textId="44479A64" w:rsidR="00EB0375" w:rsidRDefault="00D047E5" w:rsidP="00FB3549">
      <w:pPr>
        <w:jc w:val="both"/>
        <w:rPr>
          <w:rFonts w:ascii="New Hero Thin" w:hAnsi="New Hero Thin"/>
        </w:rPr>
      </w:pPr>
      <w:r>
        <w:rPr>
          <w:rFonts w:ascii="New Hero Thin" w:hAnsi="New Hero Thin"/>
        </w:rPr>
        <w:t xml:space="preserve">While ancillary to the primary research question, a morphological comparison of Hickory Engraved and </w:t>
      </w:r>
      <w:proofErr w:type="spellStart"/>
      <w:r>
        <w:rPr>
          <w:rFonts w:ascii="New Hero Thin" w:hAnsi="New Hero Thin"/>
        </w:rPr>
        <w:t>Smithport</w:t>
      </w:r>
      <w:proofErr w:type="spellEnd"/>
      <w:r>
        <w:rPr>
          <w:rFonts w:ascii="New Hero Thin" w:hAnsi="New Hero Thin"/>
        </w:rPr>
        <w:t xml:space="preserve"> Plain bottles was included in </w:t>
      </w:r>
      <w:r w:rsidR="00121A6D">
        <w:rPr>
          <w:rFonts w:ascii="New Hero Thin" w:hAnsi="New Hero Thin"/>
        </w:rPr>
        <w:t>this</w:t>
      </w:r>
      <w:r>
        <w:rPr>
          <w:rFonts w:ascii="New Hero Thin" w:hAnsi="New Hero Thin"/>
        </w:rPr>
        <w:t xml:space="preserve"> analysis. </w:t>
      </w:r>
      <w:r w:rsidR="00924294">
        <w:rPr>
          <w:rFonts w:ascii="New Hero Thin" w:hAnsi="New Hero Thin"/>
        </w:rPr>
        <w:t>S</w:t>
      </w:r>
      <w:r>
        <w:rPr>
          <w:rFonts w:ascii="New Hero Thin" w:hAnsi="New Hero Thin"/>
        </w:rPr>
        <w:t xml:space="preserve">imilarities in shape between the two types are known—and demonstrated here—however, </w:t>
      </w:r>
      <w:r w:rsidR="00EB0375">
        <w:rPr>
          <w:rFonts w:ascii="New Hero Thin" w:hAnsi="New Hero Thin"/>
        </w:rPr>
        <w:t>what</w:t>
      </w:r>
      <w:r>
        <w:rPr>
          <w:rFonts w:ascii="New Hero Thin" w:hAnsi="New Hero Thin"/>
        </w:rPr>
        <w:t xml:space="preserve"> was not known </w:t>
      </w:r>
      <w:r w:rsidR="00EB0375">
        <w:rPr>
          <w:rFonts w:ascii="New Hero Thin" w:hAnsi="New Hero Thin"/>
        </w:rPr>
        <w:t xml:space="preserve">is </w:t>
      </w:r>
      <w:r>
        <w:rPr>
          <w:rFonts w:ascii="New Hero Thin" w:hAnsi="New Hero Thin"/>
        </w:rPr>
        <w:t xml:space="preserve">that Hickory Engraved bottles </w:t>
      </w:r>
      <w:r w:rsidR="00B51DD9">
        <w:rPr>
          <w:rFonts w:ascii="New Hero Thin" w:hAnsi="New Hero Thin"/>
        </w:rPr>
        <w:t>are</w:t>
      </w:r>
      <w:r>
        <w:rPr>
          <w:rFonts w:ascii="New Hero Thin" w:hAnsi="New Hero Thin"/>
        </w:rPr>
        <w:t xml:space="preserve"> significantly larger. </w:t>
      </w:r>
      <w:r w:rsidR="00666BBB">
        <w:rPr>
          <w:rFonts w:ascii="New Hero Thin" w:hAnsi="New Hero Thin"/>
        </w:rPr>
        <w:t>Th</w:t>
      </w:r>
      <w:r w:rsidR="00924294">
        <w:rPr>
          <w:rFonts w:ascii="New Hero Thin" w:hAnsi="New Hero Thin"/>
        </w:rPr>
        <w:t>is</w:t>
      </w:r>
      <w:r w:rsidR="00666BBB">
        <w:rPr>
          <w:rFonts w:ascii="New Hero Thin" w:hAnsi="New Hero Thin"/>
        </w:rPr>
        <w:t xml:space="preserve"> difference in volume may translate to a difference in the ways </w:t>
      </w:r>
      <w:r w:rsidR="00EB0375">
        <w:rPr>
          <w:rFonts w:ascii="New Hero Thin" w:hAnsi="New Hero Thin"/>
        </w:rPr>
        <w:t>in which</w:t>
      </w:r>
      <w:r w:rsidR="00666BBB">
        <w:rPr>
          <w:rFonts w:ascii="New Hero Thin" w:hAnsi="New Hero Thin"/>
        </w:rPr>
        <w:t xml:space="preserve"> these two bottle</w:t>
      </w:r>
      <w:r w:rsidR="00693A41">
        <w:rPr>
          <w:rFonts w:ascii="New Hero Thin" w:hAnsi="New Hero Thin"/>
        </w:rPr>
        <w:t xml:space="preserve"> types</w:t>
      </w:r>
      <w:r w:rsidR="00666BBB">
        <w:rPr>
          <w:rFonts w:ascii="New Hero Thin" w:hAnsi="New Hero Thin"/>
        </w:rPr>
        <w:t xml:space="preserve"> were used by the Caddo. </w:t>
      </w:r>
      <w:r w:rsidR="00693A41">
        <w:rPr>
          <w:rFonts w:ascii="New Hero Thin" w:hAnsi="New Hero Thin"/>
        </w:rPr>
        <w:t>To date, no residue studies have endeavored to identify what</w:t>
      </w:r>
      <w:r w:rsidR="00EB0375">
        <w:rPr>
          <w:rFonts w:ascii="New Hero Thin" w:hAnsi="New Hero Thin"/>
        </w:rPr>
        <w:t xml:space="preserve"> </w:t>
      </w:r>
      <w:r w:rsidR="00693A41">
        <w:rPr>
          <w:rFonts w:ascii="New Hero Thin" w:hAnsi="New Hero Thin"/>
        </w:rPr>
        <w:t>specific bottle types were meant to stow.</w:t>
      </w:r>
      <w:r w:rsidR="00EB0375">
        <w:rPr>
          <w:rFonts w:ascii="New Hero Thin" w:hAnsi="New Hero Thin"/>
        </w:rPr>
        <w:t xml:space="preserve"> </w:t>
      </w:r>
    </w:p>
    <w:p w14:paraId="42E38CC0" w14:textId="43995308" w:rsidR="00D047E5" w:rsidRDefault="00EB0375" w:rsidP="00FB3549">
      <w:pPr>
        <w:jc w:val="both"/>
        <w:rPr>
          <w:rFonts w:ascii="New Hero Thin" w:hAnsi="New Hero Thin"/>
        </w:rPr>
      </w:pPr>
      <w:r>
        <w:rPr>
          <w:rFonts w:ascii="New Hero Thin" w:hAnsi="New Hero Thin"/>
        </w:rPr>
        <w:t>** look into Caddo funerary rites—what was included in bottles?</w:t>
      </w:r>
      <w:r w:rsidR="00693A41">
        <w:rPr>
          <w:rFonts w:ascii="New Hero Thin" w:hAnsi="New Hero Thin"/>
        </w:rPr>
        <w:t xml:space="preserve"> </w:t>
      </w:r>
    </w:p>
    <w:p w14:paraId="1A8465FE" w14:textId="77777777" w:rsidR="00122D08" w:rsidRDefault="00122D08" w:rsidP="00FB3549">
      <w:pPr>
        <w:jc w:val="both"/>
        <w:rPr>
          <w:rFonts w:ascii="New Hero Thin" w:hAnsi="New Hero Thin"/>
        </w:rPr>
      </w:pPr>
    </w:p>
    <w:p w14:paraId="5EC1D020" w14:textId="5EF036F6" w:rsidR="00DB3446" w:rsidRPr="00DB3446" w:rsidRDefault="00DB3446" w:rsidP="00F94456">
      <w:pPr>
        <w:spacing w:after="0"/>
        <w:ind w:right="720"/>
        <w:jc w:val="both"/>
        <w:rPr>
          <w:rFonts w:ascii="New Hero UltraLight" w:hAnsi="New Hero UltraLight"/>
        </w:rPr>
      </w:pPr>
    </w:p>
    <w:p w14:paraId="0BAA2D8C" w14:textId="77777777" w:rsidR="007D66BF" w:rsidRDefault="007D66BF">
      <w:pPr>
        <w:spacing w:after="0" w:line="240" w:lineRule="auto"/>
        <w:rPr>
          <w:rFonts w:ascii="New Hero UltraLight" w:hAnsi="New Hero UltraLight"/>
        </w:rPr>
      </w:pPr>
      <w:r>
        <w:rPr>
          <w:rFonts w:ascii="New Hero UltraLight" w:hAnsi="New Hero UltraLight"/>
        </w:rPr>
        <w:br w:type="page"/>
      </w:r>
    </w:p>
    <w:p w14:paraId="1EC63A35" w14:textId="188D9C19" w:rsidR="007D66BF" w:rsidRDefault="007D66BF" w:rsidP="00F94456">
      <w:pPr>
        <w:spacing w:after="0"/>
        <w:ind w:right="720"/>
        <w:jc w:val="both"/>
        <w:rPr>
          <w:rFonts w:ascii="New Hero UltraLight" w:hAnsi="New Hero UltraLight"/>
        </w:rPr>
      </w:pPr>
      <w:r>
        <w:rPr>
          <w:rFonts w:ascii="New Hero UltraLight" w:hAnsi="New Hero UltraLight"/>
        </w:rPr>
        <w:lastRenderedPageBreak/>
        <w:t>REFERENCES CITED</w:t>
      </w:r>
    </w:p>
    <w:p w14:paraId="03ACD5AA" w14:textId="77777777" w:rsidR="007D66BF" w:rsidRDefault="007D66BF" w:rsidP="00F94456">
      <w:pPr>
        <w:spacing w:after="0"/>
        <w:ind w:right="720"/>
        <w:jc w:val="both"/>
        <w:rPr>
          <w:rFonts w:ascii="New Hero UltraLight" w:hAnsi="New Hero UltraLight"/>
        </w:rPr>
      </w:pPr>
    </w:p>
    <w:p w14:paraId="68A21EF5" w14:textId="77777777" w:rsidR="001D1463" w:rsidRPr="001D1463" w:rsidRDefault="007D66BF" w:rsidP="001D1463">
      <w:pPr>
        <w:pStyle w:val="EndNoteBibliography"/>
        <w:ind w:left="720" w:hanging="720"/>
        <w:rPr>
          <w:noProof/>
        </w:rPr>
      </w:pPr>
      <w:r>
        <w:rPr>
          <w:rFonts w:ascii="New Hero UltraLight" w:hAnsi="New Hero UltraLight"/>
        </w:rPr>
        <w:fldChar w:fldCharType="begin"/>
      </w:r>
      <w:r>
        <w:rPr>
          <w:rFonts w:ascii="New Hero UltraLight" w:hAnsi="New Hero UltraLight"/>
        </w:rPr>
        <w:instrText xml:space="preserve"> ADDIN EN.REFLIST </w:instrText>
      </w:r>
      <w:r>
        <w:rPr>
          <w:rFonts w:ascii="New Hero UltraLight" w:hAnsi="New Hero UltraLight"/>
        </w:rPr>
        <w:fldChar w:fldCharType="separate"/>
      </w:r>
      <w:r w:rsidR="001D1463" w:rsidRPr="001D1463">
        <w:rPr>
          <w:noProof/>
        </w:rPr>
        <w:t>Adams, Dean C., and Michael L. Collyer</w:t>
      </w:r>
    </w:p>
    <w:p w14:paraId="16B24C72" w14:textId="77777777" w:rsidR="001D1463" w:rsidRPr="001D1463" w:rsidRDefault="001D1463" w:rsidP="001D1463">
      <w:pPr>
        <w:pStyle w:val="EndNoteBibliography"/>
        <w:ind w:left="720" w:hanging="720"/>
        <w:rPr>
          <w:noProof/>
        </w:rPr>
      </w:pPr>
      <w:r w:rsidRPr="001D1463">
        <w:rPr>
          <w:noProof/>
        </w:rPr>
        <w:tab/>
        <w:t>2015</w:t>
      </w:r>
      <w:r w:rsidRPr="001D1463">
        <w:rPr>
          <w:noProof/>
        </w:rPr>
        <w:tab/>
        <w:t xml:space="preserve">Permutation Tests for Phylogenetic Comparative Analyses of High-Dimensional Shape Data: What you Shuffle Matters. </w:t>
      </w:r>
      <w:r w:rsidRPr="001D1463">
        <w:rPr>
          <w:i/>
          <w:noProof/>
        </w:rPr>
        <w:t>Evolution</w:t>
      </w:r>
      <w:r w:rsidRPr="001D1463">
        <w:rPr>
          <w:noProof/>
        </w:rPr>
        <w:t xml:space="preserve"> 69(3):823-829.</w:t>
      </w:r>
    </w:p>
    <w:p w14:paraId="0B3174D4" w14:textId="77777777" w:rsidR="001D1463" w:rsidRPr="001D1463" w:rsidRDefault="001D1463" w:rsidP="001D1463">
      <w:pPr>
        <w:pStyle w:val="EndNoteBibliography"/>
        <w:spacing w:after="0"/>
        <w:rPr>
          <w:noProof/>
        </w:rPr>
      </w:pPr>
    </w:p>
    <w:p w14:paraId="6C8F5F71" w14:textId="77777777" w:rsidR="001D1463" w:rsidRPr="001D1463" w:rsidRDefault="001D1463" w:rsidP="001D1463">
      <w:pPr>
        <w:pStyle w:val="EndNoteBibliography"/>
        <w:ind w:left="720" w:hanging="720"/>
        <w:rPr>
          <w:noProof/>
        </w:rPr>
      </w:pPr>
      <w:r w:rsidRPr="001D1463">
        <w:rPr>
          <w:noProof/>
        </w:rPr>
        <w:t>Adams, Dean C., and Erik Otárola-Castillo</w:t>
      </w:r>
    </w:p>
    <w:p w14:paraId="58D8A36F" w14:textId="77777777" w:rsidR="001D1463" w:rsidRPr="001D1463" w:rsidRDefault="001D1463" w:rsidP="001D1463">
      <w:pPr>
        <w:pStyle w:val="EndNoteBibliography"/>
        <w:ind w:left="720" w:hanging="720"/>
        <w:rPr>
          <w:noProof/>
        </w:rPr>
      </w:pPr>
      <w:r w:rsidRPr="001D1463">
        <w:rPr>
          <w:noProof/>
        </w:rPr>
        <w:tab/>
        <w:t>2013</w:t>
      </w:r>
      <w:r w:rsidRPr="001D1463">
        <w:rPr>
          <w:noProof/>
        </w:rPr>
        <w:tab/>
        <w:t xml:space="preserve">geomorph: An R  Package for the Collection and Analysis of Geometric Morphometric Shape Data. </w:t>
      </w:r>
      <w:r w:rsidRPr="001D1463">
        <w:rPr>
          <w:i/>
          <w:noProof/>
        </w:rPr>
        <w:t>Methods in Ecology and Evolution</w:t>
      </w:r>
      <w:r w:rsidRPr="001D1463">
        <w:rPr>
          <w:noProof/>
        </w:rPr>
        <w:t xml:space="preserve"> 4(4):393-399.</w:t>
      </w:r>
    </w:p>
    <w:p w14:paraId="27AE00C1" w14:textId="77777777" w:rsidR="001D1463" w:rsidRPr="001D1463" w:rsidRDefault="001D1463" w:rsidP="001D1463">
      <w:pPr>
        <w:pStyle w:val="EndNoteBibliography"/>
        <w:spacing w:after="0"/>
        <w:rPr>
          <w:noProof/>
        </w:rPr>
      </w:pPr>
    </w:p>
    <w:p w14:paraId="48E6C293" w14:textId="77777777" w:rsidR="001D1463" w:rsidRPr="001D1463" w:rsidRDefault="001D1463" w:rsidP="001D1463">
      <w:pPr>
        <w:pStyle w:val="EndNoteBibliography"/>
        <w:ind w:left="720" w:hanging="720"/>
        <w:rPr>
          <w:noProof/>
        </w:rPr>
      </w:pPr>
      <w:r w:rsidRPr="001D1463">
        <w:rPr>
          <w:noProof/>
        </w:rPr>
        <w:t>Adams, Dean C., F. James Rohlf, and Dennis E. Slice</w:t>
      </w:r>
    </w:p>
    <w:p w14:paraId="2A86D15C" w14:textId="77777777" w:rsidR="001D1463" w:rsidRPr="001D1463" w:rsidRDefault="001D1463" w:rsidP="001D1463">
      <w:pPr>
        <w:pStyle w:val="EndNoteBibliography"/>
        <w:ind w:left="720" w:hanging="720"/>
        <w:rPr>
          <w:noProof/>
        </w:rPr>
      </w:pPr>
      <w:r w:rsidRPr="001D1463">
        <w:rPr>
          <w:noProof/>
        </w:rPr>
        <w:tab/>
        <w:t>2013</w:t>
      </w:r>
      <w:r w:rsidRPr="001D1463">
        <w:rPr>
          <w:noProof/>
        </w:rPr>
        <w:tab/>
        <w:t xml:space="preserve">A Field Comes of Age: Geometric Morphometrics in the 21st Century. </w:t>
      </w:r>
      <w:r w:rsidRPr="001D1463">
        <w:rPr>
          <w:i/>
          <w:noProof/>
        </w:rPr>
        <w:t>Hystrix</w:t>
      </w:r>
      <w:r w:rsidRPr="001D1463">
        <w:rPr>
          <w:noProof/>
        </w:rPr>
        <w:t xml:space="preserve"> 24(1):7-14.</w:t>
      </w:r>
    </w:p>
    <w:p w14:paraId="4339EAB8" w14:textId="77777777" w:rsidR="001D1463" w:rsidRPr="001D1463" w:rsidRDefault="001D1463" w:rsidP="001D1463">
      <w:pPr>
        <w:pStyle w:val="EndNoteBibliography"/>
        <w:spacing w:after="0"/>
        <w:rPr>
          <w:noProof/>
        </w:rPr>
      </w:pPr>
    </w:p>
    <w:p w14:paraId="189A86F0" w14:textId="77777777" w:rsidR="001D1463" w:rsidRPr="001D1463" w:rsidRDefault="001D1463" w:rsidP="001D1463">
      <w:pPr>
        <w:pStyle w:val="EndNoteBibliography"/>
        <w:ind w:left="720" w:hanging="720"/>
        <w:rPr>
          <w:noProof/>
        </w:rPr>
      </w:pPr>
      <w:r w:rsidRPr="001D1463">
        <w:rPr>
          <w:noProof/>
        </w:rPr>
        <w:t>Baken, Erica K., Michael L. Collyer, Antigoni Kaliontzopoulou, and Dean C. Adams</w:t>
      </w:r>
    </w:p>
    <w:p w14:paraId="12401056" w14:textId="77777777" w:rsidR="001D1463" w:rsidRPr="001D1463" w:rsidRDefault="001D1463" w:rsidP="001D1463">
      <w:pPr>
        <w:pStyle w:val="EndNoteBibliography"/>
        <w:ind w:left="720" w:hanging="720"/>
        <w:rPr>
          <w:noProof/>
        </w:rPr>
      </w:pPr>
      <w:r w:rsidRPr="001D1463">
        <w:rPr>
          <w:noProof/>
        </w:rPr>
        <w:tab/>
        <w:t>2021</w:t>
      </w:r>
      <w:r w:rsidRPr="001D1463">
        <w:rPr>
          <w:noProof/>
        </w:rPr>
        <w:tab/>
        <w:t xml:space="preserve">geomorph v4.0 and gmShiny: Enhanced analytics and a new graphical interface for a comprehensive morphometric experience. </w:t>
      </w:r>
      <w:r w:rsidRPr="001D1463">
        <w:rPr>
          <w:i/>
          <w:noProof/>
        </w:rPr>
        <w:t>Methods in Ecology and Evolution</w:t>
      </w:r>
      <w:r w:rsidRPr="001D1463">
        <w:rPr>
          <w:noProof/>
        </w:rPr>
        <w:t xml:space="preserve"> 12(12):2355-2363.</w:t>
      </w:r>
    </w:p>
    <w:p w14:paraId="5164008A" w14:textId="77777777" w:rsidR="001D1463" w:rsidRPr="001D1463" w:rsidRDefault="001D1463" w:rsidP="001D1463">
      <w:pPr>
        <w:pStyle w:val="EndNoteBibliography"/>
        <w:spacing w:after="0"/>
        <w:rPr>
          <w:noProof/>
        </w:rPr>
      </w:pPr>
    </w:p>
    <w:p w14:paraId="2C418961" w14:textId="77777777" w:rsidR="001D1463" w:rsidRPr="001D1463" w:rsidRDefault="001D1463" w:rsidP="001D1463">
      <w:pPr>
        <w:pStyle w:val="EndNoteBibliography"/>
        <w:ind w:left="720" w:hanging="720"/>
        <w:rPr>
          <w:noProof/>
        </w:rPr>
      </w:pPr>
      <w:r w:rsidRPr="001D1463">
        <w:rPr>
          <w:noProof/>
        </w:rPr>
        <w:t>Bookstein, Fred L.</w:t>
      </w:r>
    </w:p>
    <w:p w14:paraId="5C938158" w14:textId="77777777" w:rsidR="001D1463" w:rsidRPr="001D1463" w:rsidRDefault="001D1463" w:rsidP="001D1463">
      <w:pPr>
        <w:pStyle w:val="EndNoteBibliography"/>
        <w:ind w:left="720" w:hanging="720"/>
        <w:rPr>
          <w:noProof/>
        </w:rPr>
      </w:pPr>
      <w:r w:rsidRPr="001D1463">
        <w:rPr>
          <w:noProof/>
        </w:rPr>
        <w:tab/>
        <w:t>1986</w:t>
      </w:r>
      <w:r w:rsidRPr="001D1463">
        <w:rPr>
          <w:noProof/>
        </w:rPr>
        <w:tab/>
        <w:t xml:space="preserve">Size and Shape Spaces for Landmark Data in Two Dimensions. </w:t>
      </w:r>
      <w:r w:rsidRPr="001D1463">
        <w:rPr>
          <w:i/>
          <w:noProof/>
        </w:rPr>
        <w:t>Statistical Science</w:t>
      </w:r>
      <w:r w:rsidRPr="001D1463">
        <w:rPr>
          <w:noProof/>
        </w:rPr>
        <w:t xml:space="preserve"> 1(2):181-242.</w:t>
      </w:r>
    </w:p>
    <w:p w14:paraId="25D946D0" w14:textId="77777777" w:rsidR="001D1463" w:rsidRPr="001D1463" w:rsidRDefault="001D1463" w:rsidP="001D1463">
      <w:pPr>
        <w:pStyle w:val="EndNoteBibliography"/>
        <w:spacing w:after="0"/>
        <w:rPr>
          <w:noProof/>
        </w:rPr>
      </w:pPr>
    </w:p>
    <w:p w14:paraId="5AD0C29A" w14:textId="77777777" w:rsidR="001D1463" w:rsidRPr="001D1463" w:rsidRDefault="001D1463" w:rsidP="001D1463">
      <w:pPr>
        <w:pStyle w:val="EndNoteBibliography"/>
        <w:ind w:left="720" w:hanging="720"/>
        <w:rPr>
          <w:noProof/>
        </w:rPr>
      </w:pPr>
      <w:r w:rsidRPr="001D1463">
        <w:rPr>
          <w:noProof/>
        </w:rPr>
        <w:tab/>
        <w:t>1991</w:t>
      </w:r>
      <w:r w:rsidRPr="001D1463">
        <w:rPr>
          <w:noProof/>
        </w:rPr>
        <w:tab/>
      </w:r>
      <w:r w:rsidRPr="001D1463">
        <w:rPr>
          <w:i/>
          <w:noProof/>
        </w:rPr>
        <w:t>Morphometric Tools for Landmark Data: Geometry and Biology</w:t>
      </w:r>
      <w:r w:rsidRPr="001D1463">
        <w:rPr>
          <w:noProof/>
        </w:rPr>
        <w:t>. Cambridge University Press, Cambridge.</w:t>
      </w:r>
    </w:p>
    <w:p w14:paraId="7796BB0B" w14:textId="77777777" w:rsidR="001D1463" w:rsidRPr="001D1463" w:rsidRDefault="001D1463" w:rsidP="001D1463">
      <w:pPr>
        <w:pStyle w:val="EndNoteBibliography"/>
        <w:spacing w:after="0"/>
        <w:rPr>
          <w:noProof/>
        </w:rPr>
      </w:pPr>
    </w:p>
    <w:p w14:paraId="11DADD76" w14:textId="77777777" w:rsidR="001D1463" w:rsidRPr="001D1463" w:rsidRDefault="001D1463" w:rsidP="001D1463">
      <w:pPr>
        <w:pStyle w:val="EndNoteBibliography"/>
        <w:ind w:left="720" w:hanging="720"/>
        <w:rPr>
          <w:noProof/>
        </w:rPr>
      </w:pPr>
      <w:r w:rsidRPr="001D1463">
        <w:rPr>
          <w:noProof/>
        </w:rPr>
        <w:t>Bookstein, Fred L., Katrin Schäfer, Hermann Prossinger, Horst Seidler, Martin Fieder, Chris Stringer, Gerhard W. Weber, Juan Luis Arsuaga, Dennis E. Slice, F. James Rohlf, Wolfgang Recheis, Ato J. Mariam, and Leslie F. Marcus</w:t>
      </w:r>
    </w:p>
    <w:p w14:paraId="7A9A1772" w14:textId="77777777" w:rsidR="001D1463" w:rsidRPr="001D1463" w:rsidRDefault="001D1463" w:rsidP="001D1463">
      <w:pPr>
        <w:pStyle w:val="EndNoteBibliography"/>
        <w:ind w:left="720" w:hanging="720"/>
        <w:rPr>
          <w:noProof/>
        </w:rPr>
      </w:pPr>
      <w:r w:rsidRPr="001D1463">
        <w:rPr>
          <w:noProof/>
        </w:rPr>
        <w:tab/>
        <w:t>1999</w:t>
      </w:r>
      <w:r w:rsidRPr="001D1463">
        <w:rPr>
          <w:noProof/>
        </w:rPr>
        <w:tab/>
        <w:t xml:space="preserve">Comparing frontal cranial profiles in archaic and modern </w:t>
      </w:r>
      <w:r w:rsidRPr="001D1463">
        <w:rPr>
          <w:i/>
          <w:noProof/>
        </w:rPr>
        <w:t>Homo</w:t>
      </w:r>
      <w:r w:rsidRPr="001D1463">
        <w:rPr>
          <w:noProof/>
        </w:rPr>
        <w:t xml:space="preserve"> by morphometric analysis. </w:t>
      </w:r>
      <w:r w:rsidRPr="001D1463">
        <w:rPr>
          <w:i/>
          <w:noProof/>
        </w:rPr>
        <w:t>The Anatomical Record</w:t>
      </w:r>
      <w:r w:rsidRPr="001D1463">
        <w:rPr>
          <w:noProof/>
        </w:rPr>
        <w:t xml:space="preserve"> 257(6):217-224.</w:t>
      </w:r>
    </w:p>
    <w:p w14:paraId="1CDC1B7D" w14:textId="77777777" w:rsidR="001D1463" w:rsidRPr="001D1463" w:rsidRDefault="001D1463" w:rsidP="001D1463">
      <w:pPr>
        <w:pStyle w:val="EndNoteBibliography"/>
        <w:spacing w:after="0"/>
        <w:rPr>
          <w:noProof/>
        </w:rPr>
      </w:pPr>
    </w:p>
    <w:p w14:paraId="7284E765" w14:textId="77777777" w:rsidR="001D1463" w:rsidRPr="001D1463" w:rsidRDefault="001D1463" w:rsidP="001D1463">
      <w:pPr>
        <w:pStyle w:val="EndNoteBibliography"/>
        <w:ind w:left="720" w:hanging="720"/>
        <w:rPr>
          <w:noProof/>
        </w:rPr>
      </w:pPr>
      <w:r w:rsidRPr="001D1463">
        <w:rPr>
          <w:noProof/>
        </w:rPr>
        <w:t>Chapman, Ralph E.</w:t>
      </w:r>
    </w:p>
    <w:p w14:paraId="5EDEC222" w14:textId="77777777" w:rsidR="001D1463" w:rsidRPr="001D1463" w:rsidRDefault="001D1463" w:rsidP="001D1463">
      <w:pPr>
        <w:pStyle w:val="EndNoteBibliography"/>
        <w:ind w:left="720" w:hanging="720"/>
        <w:rPr>
          <w:noProof/>
        </w:rPr>
      </w:pPr>
      <w:r w:rsidRPr="001D1463">
        <w:rPr>
          <w:noProof/>
        </w:rPr>
        <w:lastRenderedPageBreak/>
        <w:tab/>
        <w:t>1990</w:t>
      </w:r>
      <w:r w:rsidRPr="001D1463">
        <w:rPr>
          <w:noProof/>
        </w:rPr>
        <w:tab/>
        <w:t>Conventional Procrustes Approaches</w:t>
      </w:r>
      <w:r w:rsidRPr="001D1463">
        <w:rPr>
          <w:i/>
          <w:noProof/>
        </w:rPr>
        <w:t>.</w:t>
      </w:r>
      <w:r w:rsidRPr="001D1463">
        <w:rPr>
          <w:noProof/>
        </w:rPr>
        <w:t xml:space="preserve"> In </w:t>
      </w:r>
      <w:r w:rsidRPr="001D1463">
        <w:rPr>
          <w:i/>
          <w:noProof/>
        </w:rPr>
        <w:t>Proceedings of the Michigan Morphometrics Workshop</w:t>
      </w:r>
      <w:r w:rsidRPr="001D1463">
        <w:rPr>
          <w:noProof/>
        </w:rPr>
        <w:t>, edited by F. James Rohlf, and Fred L. Bookstein, pp. 251-269. Special Publication Number 2, The University of Michigan Museum of Zoology, Ann Arbor.</w:t>
      </w:r>
    </w:p>
    <w:p w14:paraId="4C857B57" w14:textId="77777777" w:rsidR="001D1463" w:rsidRPr="001D1463" w:rsidRDefault="001D1463" w:rsidP="001D1463">
      <w:pPr>
        <w:pStyle w:val="EndNoteBibliography"/>
        <w:spacing w:after="0"/>
        <w:rPr>
          <w:noProof/>
        </w:rPr>
      </w:pPr>
    </w:p>
    <w:p w14:paraId="2FE83BB1" w14:textId="77777777" w:rsidR="001D1463" w:rsidRPr="001D1463" w:rsidRDefault="001D1463" w:rsidP="001D1463">
      <w:pPr>
        <w:pStyle w:val="EndNoteBibliography"/>
        <w:ind w:left="720" w:hanging="720"/>
        <w:rPr>
          <w:noProof/>
        </w:rPr>
      </w:pPr>
      <w:r w:rsidRPr="001D1463">
        <w:rPr>
          <w:noProof/>
        </w:rPr>
        <w:t>Collyer, Michael L., and Dean C. Adams</w:t>
      </w:r>
    </w:p>
    <w:p w14:paraId="5A9BBFA9" w14:textId="77777777" w:rsidR="001D1463" w:rsidRPr="001D1463" w:rsidRDefault="001D1463" w:rsidP="001D1463">
      <w:pPr>
        <w:pStyle w:val="EndNoteBibliography"/>
        <w:ind w:left="720" w:hanging="720"/>
        <w:rPr>
          <w:noProof/>
        </w:rPr>
      </w:pPr>
      <w:r w:rsidRPr="001D1463">
        <w:rPr>
          <w:noProof/>
        </w:rPr>
        <w:tab/>
        <w:t>2018</w:t>
      </w:r>
      <w:r w:rsidRPr="001D1463">
        <w:rPr>
          <w:noProof/>
        </w:rPr>
        <w:tab/>
        <w:t xml:space="preserve">RRPP: An R Package for Fitting Linear Models to High-Dimensional Data using Residual Randomization. </w:t>
      </w:r>
      <w:r w:rsidRPr="001D1463">
        <w:rPr>
          <w:i/>
          <w:noProof/>
        </w:rPr>
        <w:t>Methods in Ecology and Evolution</w:t>
      </w:r>
      <w:r w:rsidRPr="001D1463">
        <w:rPr>
          <w:noProof/>
        </w:rPr>
        <w:t xml:space="preserve"> 9(7):1772-1779.</w:t>
      </w:r>
    </w:p>
    <w:p w14:paraId="44303C7F" w14:textId="77777777" w:rsidR="001D1463" w:rsidRPr="001D1463" w:rsidRDefault="001D1463" w:rsidP="001D1463">
      <w:pPr>
        <w:pStyle w:val="EndNoteBibliography"/>
        <w:spacing w:after="0"/>
        <w:rPr>
          <w:noProof/>
        </w:rPr>
      </w:pPr>
    </w:p>
    <w:p w14:paraId="18922170" w14:textId="77777777" w:rsidR="001D1463" w:rsidRPr="001D1463" w:rsidRDefault="001D1463" w:rsidP="001D1463">
      <w:pPr>
        <w:pStyle w:val="EndNoteBibliography"/>
        <w:ind w:left="720" w:hanging="720"/>
        <w:rPr>
          <w:noProof/>
        </w:rPr>
      </w:pPr>
      <w:r w:rsidRPr="001D1463">
        <w:rPr>
          <w:noProof/>
        </w:rPr>
        <w:t>Collyer, Michael L., David J. Sekora, and Dean C. Adams</w:t>
      </w:r>
    </w:p>
    <w:p w14:paraId="24498F67" w14:textId="77777777" w:rsidR="001D1463" w:rsidRPr="001D1463" w:rsidRDefault="001D1463" w:rsidP="001D1463">
      <w:pPr>
        <w:pStyle w:val="EndNoteBibliography"/>
        <w:ind w:left="720" w:hanging="720"/>
        <w:rPr>
          <w:noProof/>
        </w:rPr>
      </w:pPr>
      <w:r w:rsidRPr="001D1463">
        <w:rPr>
          <w:noProof/>
        </w:rPr>
        <w:tab/>
        <w:t>2015</w:t>
      </w:r>
      <w:r w:rsidRPr="001D1463">
        <w:rPr>
          <w:noProof/>
        </w:rPr>
        <w:tab/>
        <w:t xml:space="preserve">A Method for Analysis of Phenotypic Change for Phenotypes Described by High-Dimensional Data. </w:t>
      </w:r>
      <w:r w:rsidRPr="001D1463">
        <w:rPr>
          <w:i/>
          <w:noProof/>
        </w:rPr>
        <w:t>Heredity</w:t>
      </w:r>
      <w:r w:rsidRPr="001D1463">
        <w:rPr>
          <w:noProof/>
        </w:rPr>
        <w:t xml:space="preserve"> 115(4):357-365.</w:t>
      </w:r>
    </w:p>
    <w:p w14:paraId="208B0F90" w14:textId="77777777" w:rsidR="001D1463" w:rsidRPr="001D1463" w:rsidRDefault="001D1463" w:rsidP="001D1463">
      <w:pPr>
        <w:pStyle w:val="EndNoteBibliography"/>
        <w:spacing w:after="0"/>
        <w:rPr>
          <w:noProof/>
        </w:rPr>
      </w:pPr>
    </w:p>
    <w:p w14:paraId="3B386696" w14:textId="77777777" w:rsidR="001D1463" w:rsidRPr="001D1463" w:rsidRDefault="001D1463" w:rsidP="001D1463">
      <w:pPr>
        <w:pStyle w:val="EndNoteBibliography"/>
        <w:ind w:left="720" w:hanging="720"/>
        <w:rPr>
          <w:noProof/>
        </w:rPr>
      </w:pPr>
      <w:r w:rsidRPr="001D1463">
        <w:rPr>
          <w:noProof/>
        </w:rPr>
        <w:t>Dryden, Ian L., and Kanti V. Mardia</w:t>
      </w:r>
    </w:p>
    <w:p w14:paraId="73C913DB" w14:textId="77777777" w:rsidR="001D1463" w:rsidRPr="001D1463" w:rsidRDefault="001D1463" w:rsidP="001D1463">
      <w:pPr>
        <w:pStyle w:val="EndNoteBibliography"/>
        <w:ind w:left="720" w:hanging="720"/>
        <w:rPr>
          <w:noProof/>
        </w:rPr>
      </w:pPr>
      <w:r w:rsidRPr="001D1463">
        <w:rPr>
          <w:noProof/>
        </w:rPr>
        <w:tab/>
        <w:t>1993</w:t>
      </w:r>
      <w:r w:rsidRPr="001D1463">
        <w:rPr>
          <w:noProof/>
        </w:rPr>
        <w:tab/>
        <w:t xml:space="preserve">Multivariate Shape Analysis. </w:t>
      </w:r>
      <w:r w:rsidRPr="001D1463">
        <w:rPr>
          <w:i/>
          <w:noProof/>
        </w:rPr>
        <w:t>Sankhya: The Indian Journal of Statistics, Series A</w:t>
      </w:r>
      <w:r w:rsidRPr="001D1463">
        <w:rPr>
          <w:noProof/>
        </w:rPr>
        <w:t xml:space="preserve"> Special Volume 55, Series A, Pt. 3:460-480.</w:t>
      </w:r>
    </w:p>
    <w:p w14:paraId="4F9C6F85" w14:textId="77777777" w:rsidR="001D1463" w:rsidRPr="001D1463" w:rsidRDefault="001D1463" w:rsidP="001D1463">
      <w:pPr>
        <w:pStyle w:val="EndNoteBibliography"/>
        <w:spacing w:after="0"/>
        <w:rPr>
          <w:noProof/>
        </w:rPr>
      </w:pPr>
    </w:p>
    <w:p w14:paraId="23F04506" w14:textId="77777777" w:rsidR="001D1463" w:rsidRPr="001D1463" w:rsidRDefault="001D1463" w:rsidP="001D1463">
      <w:pPr>
        <w:pStyle w:val="EndNoteBibliography"/>
        <w:ind w:left="720" w:hanging="720"/>
        <w:rPr>
          <w:noProof/>
        </w:rPr>
      </w:pPr>
      <w:r w:rsidRPr="001D1463">
        <w:rPr>
          <w:noProof/>
        </w:rPr>
        <w:tab/>
        <w:t>1998</w:t>
      </w:r>
      <w:r w:rsidRPr="001D1463">
        <w:rPr>
          <w:noProof/>
        </w:rPr>
        <w:tab/>
      </w:r>
      <w:r w:rsidRPr="001D1463">
        <w:rPr>
          <w:i/>
          <w:noProof/>
        </w:rPr>
        <w:t>Statistical Shape Analysis</w:t>
      </w:r>
      <w:r w:rsidRPr="001D1463">
        <w:rPr>
          <w:noProof/>
        </w:rPr>
        <w:t>. Wiley, Chichester.</w:t>
      </w:r>
    </w:p>
    <w:p w14:paraId="0E1DEA43" w14:textId="77777777" w:rsidR="001D1463" w:rsidRPr="001D1463" w:rsidRDefault="001D1463" w:rsidP="001D1463">
      <w:pPr>
        <w:pStyle w:val="EndNoteBibliography"/>
        <w:spacing w:after="0"/>
        <w:rPr>
          <w:noProof/>
        </w:rPr>
      </w:pPr>
    </w:p>
    <w:p w14:paraId="125FB640" w14:textId="77777777" w:rsidR="001D1463" w:rsidRPr="001D1463" w:rsidRDefault="001D1463" w:rsidP="001D1463">
      <w:pPr>
        <w:pStyle w:val="EndNoteBibliography"/>
        <w:ind w:left="720" w:hanging="720"/>
        <w:rPr>
          <w:noProof/>
        </w:rPr>
      </w:pPr>
      <w:r w:rsidRPr="001D1463">
        <w:rPr>
          <w:noProof/>
        </w:rPr>
        <w:t>Goodall, Colin</w:t>
      </w:r>
    </w:p>
    <w:p w14:paraId="126833C2" w14:textId="77777777" w:rsidR="001D1463" w:rsidRPr="001D1463" w:rsidRDefault="001D1463" w:rsidP="001D1463">
      <w:pPr>
        <w:pStyle w:val="EndNoteBibliography"/>
        <w:ind w:left="720" w:hanging="720"/>
        <w:rPr>
          <w:noProof/>
        </w:rPr>
      </w:pPr>
      <w:r w:rsidRPr="001D1463">
        <w:rPr>
          <w:noProof/>
        </w:rPr>
        <w:tab/>
        <w:t>1991</w:t>
      </w:r>
      <w:r w:rsidRPr="001D1463">
        <w:rPr>
          <w:noProof/>
        </w:rPr>
        <w:tab/>
        <w:t xml:space="preserve">Procrustes Methods in the Statistical Analysis of Shape. </w:t>
      </w:r>
      <w:r w:rsidRPr="001D1463">
        <w:rPr>
          <w:i/>
          <w:noProof/>
        </w:rPr>
        <w:t>Journal of the Royal Statistical Society: Series B (Methodological)</w:t>
      </w:r>
      <w:r w:rsidRPr="001D1463">
        <w:rPr>
          <w:noProof/>
        </w:rPr>
        <w:t xml:space="preserve"> 53(2):285-321.</w:t>
      </w:r>
    </w:p>
    <w:p w14:paraId="19FC2ADC" w14:textId="77777777" w:rsidR="001D1463" w:rsidRPr="001D1463" w:rsidRDefault="001D1463" w:rsidP="001D1463">
      <w:pPr>
        <w:pStyle w:val="EndNoteBibliography"/>
        <w:spacing w:after="0"/>
        <w:rPr>
          <w:noProof/>
        </w:rPr>
      </w:pPr>
    </w:p>
    <w:p w14:paraId="2C6CF8B3" w14:textId="77777777" w:rsidR="001D1463" w:rsidRPr="001D1463" w:rsidRDefault="001D1463" w:rsidP="001D1463">
      <w:pPr>
        <w:pStyle w:val="EndNoteBibliography"/>
        <w:ind w:left="720" w:hanging="720"/>
        <w:rPr>
          <w:noProof/>
        </w:rPr>
      </w:pPr>
      <w:r w:rsidRPr="001D1463">
        <w:rPr>
          <w:noProof/>
        </w:rPr>
        <w:t>Gower, John C.</w:t>
      </w:r>
    </w:p>
    <w:p w14:paraId="361FE8D8" w14:textId="77777777" w:rsidR="001D1463" w:rsidRPr="001D1463" w:rsidRDefault="001D1463" w:rsidP="001D1463">
      <w:pPr>
        <w:pStyle w:val="EndNoteBibliography"/>
        <w:ind w:left="720" w:hanging="720"/>
        <w:rPr>
          <w:noProof/>
        </w:rPr>
      </w:pPr>
      <w:r w:rsidRPr="001D1463">
        <w:rPr>
          <w:noProof/>
        </w:rPr>
        <w:tab/>
        <w:t>1975</w:t>
      </w:r>
      <w:r w:rsidRPr="001D1463">
        <w:rPr>
          <w:noProof/>
        </w:rPr>
        <w:tab/>
        <w:t xml:space="preserve">Generalized Procrustes Analysis. </w:t>
      </w:r>
      <w:r w:rsidRPr="001D1463">
        <w:rPr>
          <w:i/>
          <w:noProof/>
        </w:rPr>
        <w:t>Psychometrika</w:t>
      </w:r>
      <w:r w:rsidRPr="001D1463">
        <w:rPr>
          <w:noProof/>
        </w:rPr>
        <w:t xml:space="preserve"> 40(1):33-51.</w:t>
      </w:r>
    </w:p>
    <w:p w14:paraId="526553D3" w14:textId="77777777" w:rsidR="001D1463" w:rsidRPr="001D1463" w:rsidRDefault="001D1463" w:rsidP="001D1463">
      <w:pPr>
        <w:pStyle w:val="EndNoteBibliography"/>
        <w:spacing w:after="0"/>
        <w:rPr>
          <w:noProof/>
        </w:rPr>
      </w:pPr>
    </w:p>
    <w:p w14:paraId="01653C7B" w14:textId="77777777" w:rsidR="001D1463" w:rsidRPr="001D1463" w:rsidRDefault="001D1463" w:rsidP="001D1463">
      <w:pPr>
        <w:pStyle w:val="EndNoteBibliography"/>
        <w:ind w:left="720" w:hanging="720"/>
        <w:rPr>
          <w:noProof/>
        </w:rPr>
      </w:pPr>
      <w:r w:rsidRPr="001D1463">
        <w:rPr>
          <w:noProof/>
        </w:rPr>
        <w:t>Gunz, Philipp, Philipp Mitteroecker, and Fred L. Bookstein</w:t>
      </w:r>
    </w:p>
    <w:p w14:paraId="7C9E8696" w14:textId="77777777" w:rsidR="001D1463" w:rsidRPr="001D1463" w:rsidRDefault="001D1463" w:rsidP="001D1463">
      <w:pPr>
        <w:pStyle w:val="EndNoteBibliography"/>
        <w:ind w:left="720" w:hanging="720"/>
        <w:rPr>
          <w:noProof/>
        </w:rPr>
      </w:pPr>
      <w:r w:rsidRPr="001D1463">
        <w:rPr>
          <w:noProof/>
        </w:rPr>
        <w:tab/>
        <w:t>2005</w:t>
      </w:r>
      <w:r w:rsidRPr="001D1463">
        <w:rPr>
          <w:noProof/>
        </w:rPr>
        <w:tab/>
        <w:t>Semilandmarks in Three Dimensions</w:t>
      </w:r>
      <w:r w:rsidRPr="001D1463">
        <w:rPr>
          <w:i/>
          <w:noProof/>
        </w:rPr>
        <w:t>.</w:t>
      </w:r>
      <w:r w:rsidRPr="001D1463">
        <w:rPr>
          <w:noProof/>
        </w:rPr>
        <w:t xml:space="preserve"> In </w:t>
      </w:r>
      <w:r w:rsidRPr="001D1463">
        <w:rPr>
          <w:i/>
          <w:noProof/>
        </w:rPr>
        <w:t>Modern Morphometrics in Physical Anthropology</w:t>
      </w:r>
      <w:r w:rsidRPr="001D1463">
        <w:rPr>
          <w:noProof/>
        </w:rPr>
        <w:t>, edited by D. E. Slice, pp. 73-98. Plenum Publishers, New York.</w:t>
      </w:r>
    </w:p>
    <w:p w14:paraId="1331FD0E" w14:textId="77777777" w:rsidR="001D1463" w:rsidRPr="001D1463" w:rsidRDefault="001D1463" w:rsidP="001D1463">
      <w:pPr>
        <w:pStyle w:val="EndNoteBibliography"/>
        <w:spacing w:after="0"/>
        <w:rPr>
          <w:noProof/>
        </w:rPr>
      </w:pPr>
    </w:p>
    <w:p w14:paraId="60B33163" w14:textId="77777777" w:rsidR="001D1463" w:rsidRPr="001D1463" w:rsidRDefault="001D1463" w:rsidP="001D1463">
      <w:pPr>
        <w:pStyle w:val="EndNoteBibliography"/>
        <w:ind w:left="720" w:hanging="720"/>
        <w:rPr>
          <w:noProof/>
        </w:rPr>
      </w:pPr>
      <w:r w:rsidRPr="001D1463">
        <w:rPr>
          <w:noProof/>
        </w:rPr>
        <w:t>Jolliffe, Ian T.</w:t>
      </w:r>
    </w:p>
    <w:p w14:paraId="575D7925" w14:textId="77777777" w:rsidR="001D1463" w:rsidRPr="001D1463" w:rsidRDefault="001D1463" w:rsidP="001D1463">
      <w:pPr>
        <w:pStyle w:val="EndNoteBibliography"/>
        <w:ind w:left="720" w:hanging="720"/>
        <w:rPr>
          <w:noProof/>
        </w:rPr>
      </w:pPr>
      <w:r w:rsidRPr="001D1463">
        <w:rPr>
          <w:noProof/>
        </w:rPr>
        <w:tab/>
        <w:t>2002</w:t>
      </w:r>
      <w:r w:rsidRPr="001D1463">
        <w:rPr>
          <w:noProof/>
        </w:rPr>
        <w:tab/>
      </w:r>
      <w:r w:rsidRPr="001D1463">
        <w:rPr>
          <w:i/>
          <w:noProof/>
        </w:rPr>
        <w:t>Principal Component Analysis</w:t>
      </w:r>
      <w:r w:rsidRPr="001D1463">
        <w:rPr>
          <w:noProof/>
        </w:rPr>
        <w:t>. Springer, New York.</w:t>
      </w:r>
    </w:p>
    <w:p w14:paraId="0E9CC0E6" w14:textId="77777777" w:rsidR="001D1463" w:rsidRPr="001D1463" w:rsidRDefault="001D1463" w:rsidP="001D1463">
      <w:pPr>
        <w:pStyle w:val="EndNoteBibliography"/>
        <w:spacing w:after="0"/>
        <w:rPr>
          <w:noProof/>
        </w:rPr>
      </w:pPr>
    </w:p>
    <w:p w14:paraId="6FCF9348" w14:textId="77777777" w:rsidR="001D1463" w:rsidRPr="001D1463" w:rsidRDefault="001D1463" w:rsidP="001D1463">
      <w:pPr>
        <w:pStyle w:val="EndNoteBibliography"/>
        <w:ind w:left="720" w:hanging="720"/>
        <w:rPr>
          <w:noProof/>
        </w:rPr>
      </w:pPr>
      <w:r w:rsidRPr="001D1463">
        <w:rPr>
          <w:noProof/>
        </w:rPr>
        <w:lastRenderedPageBreak/>
        <w:t>Kendall, David G.</w:t>
      </w:r>
    </w:p>
    <w:p w14:paraId="58714898" w14:textId="77777777" w:rsidR="001D1463" w:rsidRPr="001D1463" w:rsidRDefault="001D1463" w:rsidP="001D1463">
      <w:pPr>
        <w:pStyle w:val="EndNoteBibliography"/>
        <w:ind w:left="720" w:hanging="720"/>
        <w:rPr>
          <w:noProof/>
        </w:rPr>
      </w:pPr>
      <w:r w:rsidRPr="001D1463">
        <w:rPr>
          <w:noProof/>
        </w:rPr>
        <w:tab/>
        <w:t>1981</w:t>
      </w:r>
      <w:r w:rsidRPr="001D1463">
        <w:rPr>
          <w:noProof/>
        </w:rPr>
        <w:tab/>
        <w:t>The Statistics of Shape</w:t>
      </w:r>
      <w:r w:rsidRPr="001D1463">
        <w:rPr>
          <w:i/>
          <w:noProof/>
        </w:rPr>
        <w:t>.</w:t>
      </w:r>
      <w:r w:rsidRPr="001D1463">
        <w:rPr>
          <w:noProof/>
        </w:rPr>
        <w:t xml:space="preserve"> In </w:t>
      </w:r>
      <w:r w:rsidRPr="001D1463">
        <w:rPr>
          <w:i/>
          <w:noProof/>
        </w:rPr>
        <w:t>Interpreting Multivariate Data</w:t>
      </w:r>
      <w:r w:rsidRPr="001D1463">
        <w:rPr>
          <w:noProof/>
        </w:rPr>
        <w:t>, edited by Vic Barnett, pp. 75-80. Wiley, New York.</w:t>
      </w:r>
    </w:p>
    <w:p w14:paraId="0B2B5FB2" w14:textId="77777777" w:rsidR="001D1463" w:rsidRPr="001D1463" w:rsidRDefault="001D1463" w:rsidP="001D1463">
      <w:pPr>
        <w:pStyle w:val="EndNoteBibliography"/>
        <w:spacing w:after="0"/>
        <w:rPr>
          <w:noProof/>
        </w:rPr>
      </w:pPr>
    </w:p>
    <w:p w14:paraId="7B74B1E3" w14:textId="77777777" w:rsidR="001D1463" w:rsidRPr="001D1463" w:rsidRDefault="001D1463" w:rsidP="001D1463">
      <w:pPr>
        <w:pStyle w:val="EndNoteBibliography"/>
        <w:ind w:left="720" w:hanging="720"/>
        <w:rPr>
          <w:noProof/>
        </w:rPr>
      </w:pPr>
      <w:r w:rsidRPr="001D1463">
        <w:rPr>
          <w:noProof/>
        </w:rPr>
        <w:tab/>
        <w:t>1984</w:t>
      </w:r>
      <w:r w:rsidRPr="001D1463">
        <w:rPr>
          <w:noProof/>
        </w:rPr>
        <w:tab/>
        <w:t xml:space="preserve">Shape Manifolds, Procrustean Metrics, and Complex Projective Spaces. </w:t>
      </w:r>
      <w:r w:rsidRPr="001D1463">
        <w:rPr>
          <w:i/>
          <w:noProof/>
        </w:rPr>
        <w:t>Bulletin of the London Mathematical Society</w:t>
      </w:r>
      <w:r w:rsidRPr="001D1463">
        <w:rPr>
          <w:noProof/>
        </w:rPr>
        <w:t xml:space="preserve"> 16(2):81-121.</w:t>
      </w:r>
    </w:p>
    <w:p w14:paraId="16D1C4E4" w14:textId="77777777" w:rsidR="001D1463" w:rsidRPr="001D1463" w:rsidRDefault="001D1463" w:rsidP="001D1463">
      <w:pPr>
        <w:pStyle w:val="EndNoteBibliography"/>
        <w:spacing w:after="0"/>
        <w:rPr>
          <w:noProof/>
        </w:rPr>
      </w:pPr>
    </w:p>
    <w:p w14:paraId="6110C205" w14:textId="77777777" w:rsidR="001D1463" w:rsidRPr="001D1463" w:rsidRDefault="001D1463" w:rsidP="001D1463">
      <w:pPr>
        <w:pStyle w:val="EndNoteBibliography"/>
        <w:ind w:left="720" w:hanging="720"/>
        <w:rPr>
          <w:noProof/>
        </w:rPr>
      </w:pPr>
      <w:r w:rsidRPr="001D1463">
        <w:rPr>
          <w:noProof/>
        </w:rPr>
        <w:t>Kent, J. T., and K. V. Mardia</w:t>
      </w:r>
    </w:p>
    <w:p w14:paraId="49D5472F" w14:textId="77777777" w:rsidR="001D1463" w:rsidRPr="001D1463" w:rsidRDefault="001D1463" w:rsidP="001D1463">
      <w:pPr>
        <w:pStyle w:val="EndNoteBibliography"/>
        <w:ind w:left="720" w:hanging="720"/>
        <w:rPr>
          <w:noProof/>
        </w:rPr>
      </w:pPr>
      <w:r w:rsidRPr="001D1463">
        <w:rPr>
          <w:noProof/>
        </w:rPr>
        <w:tab/>
        <w:t>2001</w:t>
      </w:r>
      <w:r w:rsidRPr="001D1463">
        <w:rPr>
          <w:noProof/>
        </w:rPr>
        <w:tab/>
        <w:t xml:space="preserve">Shape, Procrustes Tangent Projections and Bilateral Symmetry. </w:t>
      </w:r>
      <w:r w:rsidRPr="001D1463">
        <w:rPr>
          <w:i/>
          <w:noProof/>
        </w:rPr>
        <w:t>Biometrika</w:t>
      </w:r>
      <w:r w:rsidRPr="001D1463">
        <w:rPr>
          <w:noProof/>
        </w:rPr>
        <w:t xml:space="preserve"> 88(2):469-485.</w:t>
      </w:r>
    </w:p>
    <w:p w14:paraId="4A0ACDBC" w14:textId="77777777" w:rsidR="001D1463" w:rsidRPr="001D1463" w:rsidRDefault="001D1463" w:rsidP="001D1463">
      <w:pPr>
        <w:pStyle w:val="EndNoteBibliography"/>
        <w:spacing w:after="0"/>
        <w:rPr>
          <w:noProof/>
        </w:rPr>
      </w:pPr>
    </w:p>
    <w:p w14:paraId="1E833575" w14:textId="77777777" w:rsidR="001D1463" w:rsidRPr="001D1463" w:rsidRDefault="001D1463" w:rsidP="001D1463">
      <w:pPr>
        <w:pStyle w:val="EndNoteBibliography"/>
        <w:ind w:left="720" w:hanging="720"/>
        <w:rPr>
          <w:noProof/>
        </w:rPr>
      </w:pPr>
      <w:r w:rsidRPr="001D1463">
        <w:rPr>
          <w:noProof/>
        </w:rPr>
        <w:t>O'Higgins, Paul, and Nicholas Jones</w:t>
      </w:r>
    </w:p>
    <w:p w14:paraId="52A8B95E" w14:textId="77777777" w:rsidR="001D1463" w:rsidRPr="001D1463" w:rsidRDefault="001D1463" w:rsidP="001D1463">
      <w:pPr>
        <w:pStyle w:val="EndNoteBibliography"/>
        <w:ind w:left="720" w:hanging="720"/>
        <w:rPr>
          <w:noProof/>
        </w:rPr>
      </w:pPr>
      <w:r w:rsidRPr="001D1463">
        <w:rPr>
          <w:noProof/>
        </w:rPr>
        <w:tab/>
        <w:t>1998</w:t>
      </w:r>
      <w:r w:rsidRPr="001D1463">
        <w:rPr>
          <w:noProof/>
        </w:rPr>
        <w:tab/>
        <w:t xml:space="preserve">Facial growth in Cercocebus torquatus: an application of three-dimensional geometric morphometric techniques to the study of morphological variation. </w:t>
      </w:r>
      <w:r w:rsidRPr="001D1463">
        <w:rPr>
          <w:i/>
          <w:noProof/>
        </w:rPr>
        <w:t>J Anat</w:t>
      </w:r>
      <w:r w:rsidRPr="001D1463">
        <w:rPr>
          <w:noProof/>
        </w:rPr>
        <w:t xml:space="preserve"> 193 ( Pt 2)(2):251-272.</w:t>
      </w:r>
    </w:p>
    <w:p w14:paraId="72D9E030" w14:textId="77777777" w:rsidR="001D1463" w:rsidRPr="001D1463" w:rsidRDefault="001D1463" w:rsidP="001D1463">
      <w:pPr>
        <w:pStyle w:val="EndNoteBibliography"/>
        <w:spacing w:after="0"/>
        <w:rPr>
          <w:noProof/>
        </w:rPr>
      </w:pPr>
    </w:p>
    <w:p w14:paraId="195FE4AC" w14:textId="77777777" w:rsidR="001D1463" w:rsidRPr="001D1463" w:rsidRDefault="001D1463" w:rsidP="001D1463">
      <w:pPr>
        <w:pStyle w:val="EndNoteBibliography"/>
        <w:ind w:left="720" w:hanging="720"/>
        <w:rPr>
          <w:noProof/>
        </w:rPr>
      </w:pPr>
      <w:r w:rsidRPr="001D1463">
        <w:rPr>
          <w:noProof/>
        </w:rPr>
        <w:t>R Core Development Team</w:t>
      </w:r>
    </w:p>
    <w:p w14:paraId="0E768756" w14:textId="77777777" w:rsidR="001D1463" w:rsidRPr="001D1463" w:rsidRDefault="001D1463" w:rsidP="001D1463">
      <w:pPr>
        <w:pStyle w:val="EndNoteBibliography"/>
        <w:ind w:left="720" w:hanging="720"/>
        <w:rPr>
          <w:noProof/>
        </w:rPr>
      </w:pPr>
      <w:r w:rsidRPr="001D1463">
        <w:rPr>
          <w:noProof/>
        </w:rPr>
        <w:tab/>
        <w:t>2023</w:t>
      </w:r>
      <w:r w:rsidRPr="001D1463">
        <w:rPr>
          <w:noProof/>
        </w:rPr>
        <w:tab/>
      </w:r>
      <w:r w:rsidRPr="001D1463">
        <w:rPr>
          <w:i/>
          <w:noProof/>
        </w:rPr>
        <w:t>R: A Language and Environment for Statistical Computing. Electronic resource, accessed January 5, 2023</w:t>
      </w:r>
      <w:r w:rsidRPr="001D1463">
        <w:rPr>
          <w:noProof/>
        </w:rPr>
        <w:t>. R Foundation for Statistical Computing, Vienna, Austria.</w:t>
      </w:r>
    </w:p>
    <w:p w14:paraId="56D7517A" w14:textId="77777777" w:rsidR="001D1463" w:rsidRPr="001D1463" w:rsidRDefault="001D1463" w:rsidP="001D1463">
      <w:pPr>
        <w:pStyle w:val="EndNoteBibliography"/>
        <w:spacing w:after="0"/>
        <w:rPr>
          <w:noProof/>
        </w:rPr>
      </w:pPr>
    </w:p>
    <w:p w14:paraId="2D26BD14" w14:textId="77777777" w:rsidR="001D1463" w:rsidRPr="001D1463" w:rsidRDefault="001D1463" w:rsidP="001D1463">
      <w:pPr>
        <w:pStyle w:val="EndNoteBibliography"/>
        <w:ind w:left="720" w:hanging="720"/>
        <w:rPr>
          <w:noProof/>
        </w:rPr>
      </w:pPr>
      <w:r w:rsidRPr="001D1463">
        <w:rPr>
          <w:noProof/>
        </w:rPr>
        <w:t>Rohlf, F. James</w:t>
      </w:r>
    </w:p>
    <w:p w14:paraId="5A2FD527" w14:textId="77777777" w:rsidR="001D1463" w:rsidRPr="001D1463" w:rsidRDefault="001D1463" w:rsidP="001D1463">
      <w:pPr>
        <w:pStyle w:val="EndNoteBibliography"/>
        <w:ind w:left="720" w:hanging="720"/>
        <w:rPr>
          <w:noProof/>
        </w:rPr>
      </w:pPr>
      <w:r w:rsidRPr="001D1463">
        <w:rPr>
          <w:noProof/>
        </w:rPr>
        <w:tab/>
        <w:t>1999</w:t>
      </w:r>
      <w:r w:rsidRPr="001D1463">
        <w:rPr>
          <w:noProof/>
        </w:rPr>
        <w:tab/>
        <w:t xml:space="preserve">Shape Statistics: Procrustes Superimpositions and Tangent Spaces. </w:t>
      </w:r>
      <w:r w:rsidRPr="001D1463">
        <w:rPr>
          <w:i/>
          <w:noProof/>
        </w:rPr>
        <w:t>Journal of Classification</w:t>
      </w:r>
      <w:r w:rsidRPr="001D1463">
        <w:rPr>
          <w:noProof/>
        </w:rPr>
        <w:t xml:space="preserve"> 16(2):197-223.</w:t>
      </w:r>
    </w:p>
    <w:p w14:paraId="426381C7" w14:textId="77777777" w:rsidR="001D1463" w:rsidRPr="001D1463" w:rsidRDefault="001D1463" w:rsidP="001D1463">
      <w:pPr>
        <w:pStyle w:val="EndNoteBibliography"/>
        <w:spacing w:after="0"/>
        <w:rPr>
          <w:noProof/>
        </w:rPr>
      </w:pPr>
    </w:p>
    <w:p w14:paraId="2460B00F" w14:textId="77777777" w:rsidR="001D1463" w:rsidRPr="001D1463" w:rsidRDefault="001D1463" w:rsidP="001D1463">
      <w:pPr>
        <w:pStyle w:val="EndNoteBibliography"/>
        <w:ind w:left="720" w:hanging="720"/>
        <w:rPr>
          <w:noProof/>
        </w:rPr>
      </w:pPr>
      <w:r w:rsidRPr="001D1463">
        <w:rPr>
          <w:noProof/>
        </w:rPr>
        <w:t>Rohlf, F. James, and Leslie F. Marcus</w:t>
      </w:r>
    </w:p>
    <w:p w14:paraId="6E49B762" w14:textId="77777777" w:rsidR="001D1463" w:rsidRPr="001D1463" w:rsidRDefault="001D1463" w:rsidP="001D1463">
      <w:pPr>
        <w:pStyle w:val="EndNoteBibliography"/>
        <w:ind w:left="720" w:hanging="720"/>
        <w:rPr>
          <w:noProof/>
        </w:rPr>
      </w:pPr>
      <w:r w:rsidRPr="001D1463">
        <w:rPr>
          <w:noProof/>
        </w:rPr>
        <w:tab/>
        <w:t>1993</w:t>
      </w:r>
      <w:r w:rsidRPr="001D1463">
        <w:rPr>
          <w:noProof/>
        </w:rPr>
        <w:tab/>
        <w:t xml:space="preserve">A Revolution in Morphometrics. </w:t>
      </w:r>
      <w:r w:rsidRPr="001D1463">
        <w:rPr>
          <w:i/>
          <w:noProof/>
        </w:rPr>
        <w:t>Trends in Ecology &amp; Evolution</w:t>
      </w:r>
      <w:r w:rsidRPr="001D1463">
        <w:rPr>
          <w:noProof/>
        </w:rPr>
        <w:t xml:space="preserve"> 8(4):129-132.</w:t>
      </w:r>
    </w:p>
    <w:p w14:paraId="18506AB6" w14:textId="77777777" w:rsidR="001D1463" w:rsidRPr="001D1463" w:rsidRDefault="001D1463" w:rsidP="001D1463">
      <w:pPr>
        <w:pStyle w:val="EndNoteBibliography"/>
        <w:spacing w:after="0"/>
        <w:rPr>
          <w:noProof/>
        </w:rPr>
      </w:pPr>
    </w:p>
    <w:p w14:paraId="7BAC54EF" w14:textId="77777777" w:rsidR="001D1463" w:rsidRPr="001D1463" w:rsidRDefault="001D1463" w:rsidP="001D1463">
      <w:pPr>
        <w:pStyle w:val="EndNoteBibliography"/>
        <w:ind w:left="720" w:hanging="720"/>
        <w:rPr>
          <w:noProof/>
        </w:rPr>
      </w:pPr>
      <w:r w:rsidRPr="001D1463">
        <w:rPr>
          <w:noProof/>
        </w:rPr>
        <w:t>Rohlf, F. James, and Dennis E. Slice</w:t>
      </w:r>
    </w:p>
    <w:p w14:paraId="3927D60D" w14:textId="77777777" w:rsidR="001D1463" w:rsidRPr="001D1463" w:rsidRDefault="001D1463" w:rsidP="001D1463">
      <w:pPr>
        <w:pStyle w:val="EndNoteBibliography"/>
        <w:ind w:left="720" w:hanging="720"/>
        <w:rPr>
          <w:noProof/>
        </w:rPr>
      </w:pPr>
      <w:r w:rsidRPr="001D1463">
        <w:rPr>
          <w:noProof/>
        </w:rPr>
        <w:tab/>
        <w:t>1990</w:t>
      </w:r>
      <w:r w:rsidRPr="001D1463">
        <w:rPr>
          <w:noProof/>
        </w:rPr>
        <w:tab/>
        <w:t xml:space="preserve">Extensions of the Procrustes Method for the Optimal Superimposition of Landmarks. </w:t>
      </w:r>
      <w:r w:rsidRPr="001D1463">
        <w:rPr>
          <w:i/>
          <w:noProof/>
        </w:rPr>
        <w:t>Systematic Zoology</w:t>
      </w:r>
      <w:r w:rsidRPr="001D1463">
        <w:rPr>
          <w:noProof/>
        </w:rPr>
        <w:t xml:space="preserve"> 39(1):40-59.</w:t>
      </w:r>
    </w:p>
    <w:p w14:paraId="157FA2F2" w14:textId="77777777" w:rsidR="001D1463" w:rsidRPr="001D1463" w:rsidRDefault="001D1463" w:rsidP="001D1463">
      <w:pPr>
        <w:pStyle w:val="EndNoteBibliography"/>
        <w:spacing w:after="0"/>
        <w:rPr>
          <w:noProof/>
        </w:rPr>
      </w:pPr>
    </w:p>
    <w:p w14:paraId="3937A852" w14:textId="77777777" w:rsidR="001D1463" w:rsidRPr="001D1463" w:rsidRDefault="001D1463" w:rsidP="001D1463">
      <w:pPr>
        <w:pStyle w:val="EndNoteBibliography"/>
        <w:ind w:left="720" w:hanging="720"/>
        <w:rPr>
          <w:noProof/>
        </w:rPr>
      </w:pPr>
      <w:r w:rsidRPr="001D1463">
        <w:rPr>
          <w:noProof/>
        </w:rPr>
        <w:t>Rubner, Yossi, and Carlo Tomasi</w:t>
      </w:r>
    </w:p>
    <w:p w14:paraId="18C1D656" w14:textId="77777777" w:rsidR="001D1463" w:rsidRPr="001D1463" w:rsidRDefault="001D1463" w:rsidP="001D1463">
      <w:pPr>
        <w:pStyle w:val="EndNoteBibliography"/>
        <w:ind w:left="720" w:hanging="720"/>
        <w:rPr>
          <w:noProof/>
        </w:rPr>
      </w:pPr>
      <w:r w:rsidRPr="001D1463">
        <w:rPr>
          <w:noProof/>
        </w:rPr>
        <w:lastRenderedPageBreak/>
        <w:tab/>
        <w:t>2001</w:t>
      </w:r>
      <w:r w:rsidRPr="001D1463">
        <w:rPr>
          <w:noProof/>
        </w:rPr>
        <w:tab/>
      </w:r>
      <w:r w:rsidRPr="001D1463">
        <w:rPr>
          <w:i/>
          <w:noProof/>
        </w:rPr>
        <w:t>Perceptual metrics for image database navigation</w:t>
      </w:r>
      <w:r w:rsidRPr="001D1463">
        <w:rPr>
          <w:noProof/>
        </w:rPr>
        <w:t>. Springer Science &amp; Business Media, London.</w:t>
      </w:r>
    </w:p>
    <w:p w14:paraId="74AD6B19" w14:textId="77777777" w:rsidR="001D1463" w:rsidRPr="001D1463" w:rsidRDefault="001D1463" w:rsidP="001D1463">
      <w:pPr>
        <w:pStyle w:val="EndNoteBibliography"/>
        <w:spacing w:after="0"/>
        <w:rPr>
          <w:noProof/>
        </w:rPr>
      </w:pPr>
    </w:p>
    <w:p w14:paraId="66785F36" w14:textId="77777777" w:rsidR="001D1463" w:rsidRPr="001D1463" w:rsidRDefault="001D1463" w:rsidP="001D1463">
      <w:pPr>
        <w:pStyle w:val="EndNoteBibliography"/>
        <w:ind w:left="720" w:hanging="720"/>
        <w:rPr>
          <w:noProof/>
        </w:rPr>
      </w:pPr>
      <w:r w:rsidRPr="001D1463">
        <w:rPr>
          <w:noProof/>
        </w:rPr>
        <w:t>Selden Jr., Robert Z.</w:t>
      </w:r>
    </w:p>
    <w:p w14:paraId="44E2B31C" w14:textId="77777777" w:rsidR="001D1463" w:rsidRPr="001D1463" w:rsidRDefault="001D1463" w:rsidP="001D1463">
      <w:pPr>
        <w:pStyle w:val="EndNoteBibliography"/>
        <w:ind w:left="720" w:hanging="720"/>
        <w:rPr>
          <w:noProof/>
        </w:rPr>
      </w:pPr>
      <w:r w:rsidRPr="001D1463">
        <w:rPr>
          <w:noProof/>
        </w:rPr>
        <w:tab/>
        <w:t>2018a</w:t>
      </w:r>
      <w:r w:rsidRPr="001D1463">
        <w:rPr>
          <w:noProof/>
        </w:rPr>
        <w:tab/>
        <w:t xml:space="preserve">Ceramic Morphological Organisation in the Southern Caddo Area: Quiddity of Shape for Hickory Engraved Bottles. </w:t>
      </w:r>
      <w:r w:rsidRPr="001D1463">
        <w:rPr>
          <w:i/>
          <w:noProof/>
        </w:rPr>
        <w:t>Journal of Archaeological Science: Reports</w:t>
      </w:r>
      <w:r w:rsidRPr="001D1463">
        <w:rPr>
          <w:noProof/>
        </w:rPr>
        <w:t xml:space="preserve"> 21:884-896.</w:t>
      </w:r>
    </w:p>
    <w:p w14:paraId="7A6B3D67" w14:textId="77777777" w:rsidR="001D1463" w:rsidRPr="001D1463" w:rsidRDefault="001D1463" w:rsidP="001D1463">
      <w:pPr>
        <w:pStyle w:val="EndNoteBibliography"/>
        <w:spacing w:after="0"/>
        <w:rPr>
          <w:noProof/>
        </w:rPr>
      </w:pPr>
    </w:p>
    <w:p w14:paraId="2A056B2F" w14:textId="77777777" w:rsidR="001D1463" w:rsidRPr="001D1463" w:rsidRDefault="001D1463" w:rsidP="001D1463">
      <w:pPr>
        <w:pStyle w:val="EndNoteBibliography"/>
        <w:ind w:left="720" w:hanging="720"/>
        <w:rPr>
          <w:noProof/>
        </w:rPr>
      </w:pPr>
      <w:r w:rsidRPr="001D1463">
        <w:rPr>
          <w:noProof/>
        </w:rPr>
        <w:tab/>
        <w:t>2018b</w:t>
      </w:r>
      <w:r w:rsidRPr="001D1463">
        <w:rPr>
          <w:noProof/>
        </w:rPr>
        <w:tab/>
        <w:t xml:space="preserve">A Preliminary Study of Smithport Plain Bottle Morphology in the Southern Caddo Area. </w:t>
      </w:r>
      <w:r w:rsidRPr="001D1463">
        <w:rPr>
          <w:i/>
          <w:noProof/>
        </w:rPr>
        <w:t>Bulletin of the Texas Archeological Society</w:t>
      </w:r>
      <w:r w:rsidRPr="001D1463">
        <w:rPr>
          <w:noProof/>
        </w:rPr>
        <w:t xml:space="preserve"> 89:63-89.</w:t>
      </w:r>
    </w:p>
    <w:p w14:paraId="33ECEE72" w14:textId="77777777" w:rsidR="001D1463" w:rsidRPr="001D1463" w:rsidRDefault="001D1463" w:rsidP="001D1463">
      <w:pPr>
        <w:pStyle w:val="EndNoteBibliography"/>
        <w:spacing w:after="0"/>
        <w:rPr>
          <w:noProof/>
        </w:rPr>
      </w:pPr>
    </w:p>
    <w:p w14:paraId="4A2D2830" w14:textId="77777777" w:rsidR="001D1463" w:rsidRPr="001D1463" w:rsidRDefault="001D1463" w:rsidP="001D1463">
      <w:pPr>
        <w:pStyle w:val="EndNoteBibliography"/>
        <w:ind w:left="720" w:hanging="720"/>
        <w:rPr>
          <w:noProof/>
        </w:rPr>
      </w:pPr>
      <w:r w:rsidRPr="001D1463">
        <w:rPr>
          <w:noProof/>
        </w:rPr>
        <w:tab/>
        <w:t>2019</w:t>
      </w:r>
      <w:r w:rsidRPr="001D1463">
        <w:rPr>
          <w:noProof/>
        </w:rPr>
        <w:tab/>
        <w:t xml:space="preserve">Ceramic Morphological Organisation in the Southern Caddo Area: The Clarence H. Webb Collections. </w:t>
      </w:r>
      <w:r w:rsidRPr="001D1463">
        <w:rPr>
          <w:i/>
          <w:noProof/>
        </w:rPr>
        <w:t>Journal of Cultural Heritage</w:t>
      </w:r>
      <w:r w:rsidRPr="001D1463">
        <w:rPr>
          <w:noProof/>
        </w:rPr>
        <w:t xml:space="preserve"> 35:41-55.</w:t>
      </w:r>
    </w:p>
    <w:p w14:paraId="55B90B14" w14:textId="77777777" w:rsidR="001D1463" w:rsidRPr="001D1463" w:rsidRDefault="001D1463" w:rsidP="001D1463">
      <w:pPr>
        <w:pStyle w:val="EndNoteBibliography"/>
        <w:spacing w:after="0"/>
        <w:rPr>
          <w:noProof/>
        </w:rPr>
      </w:pPr>
    </w:p>
    <w:p w14:paraId="18CA0BF8" w14:textId="77777777" w:rsidR="001D1463" w:rsidRPr="001D1463" w:rsidRDefault="001D1463" w:rsidP="001D1463">
      <w:pPr>
        <w:pStyle w:val="EndNoteBibliography"/>
        <w:ind w:left="720" w:hanging="720"/>
        <w:rPr>
          <w:noProof/>
        </w:rPr>
      </w:pPr>
      <w:r w:rsidRPr="001D1463">
        <w:rPr>
          <w:noProof/>
        </w:rPr>
        <w:tab/>
        <w:t>2021</w:t>
      </w:r>
      <w:r w:rsidRPr="001D1463">
        <w:rPr>
          <w:noProof/>
        </w:rPr>
        <w:tab/>
        <w:t>Louisiana Limitrophe: An Iterative Morphological Exegesis of Caddo Bottle and Biface Production</w:t>
      </w:r>
      <w:r w:rsidRPr="001D1463">
        <w:rPr>
          <w:i/>
          <w:noProof/>
        </w:rPr>
        <w:t>.</w:t>
      </w:r>
      <w:r w:rsidRPr="001D1463">
        <w:rPr>
          <w:noProof/>
        </w:rPr>
        <w:t xml:space="preserve"> In </w:t>
      </w:r>
      <w:r w:rsidRPr="001D1463">
        <w:rPr>
          <w:i/>
          <w:noProof/>
        </w:rPr>
        <w:t>Ancestral Caddo Ceramic Traditions</w:t>
      </w:r>
      <w:r w:rsidRPr="001D1463">
        <w:rPr>
          <w:noProof/>
        </w:rPr>
        <w:t>, edited by Duncan P. McKinnon, Jeffrey S. Girard, and Timothy K. Perttula, pp. 258-276. LSU Press, Baton Rouge.</w:t>
      </w:r>
    </w:p>
    <w:p w14:paraId="3ABE0878" w14:textId="77777777" w:rsidR="001D1463" w:rsidRPr="001D1463" w:rsidRDefault="001D1463" w:rsidP="001D1463">
      <w:pPr>
        <w:pStyle w:val="EndNoteBibliography"/>
        <w:spacing w:after="0"/>
        <w:rPr>
          <w:noProof/>
        </w:rPr>
      </w:pPr>
    </w:p>
    <w:p w14:paraId="693C7D53" w14:textId="77777777" w:rsidR="001D1463" w:rsidRPr="001D1463" w:rsidRDefault="001D1463" w:rsidP="001D1463">
      <w:pPr>
        <w:pStyle w:val="EndNoteBibliography"/>
        <w:ind w:left="720" w:hanging="720"/>
        <w:rPr>
          <w:noProof/>
        </w:rPr>
      </w:pPr>
      <w:r w:rsidRPr="001D1463">
        <w:rPr>
          <w:noProof/>
        </w:rPr>
        <w:tab/>
        <w:t>2023</w:t>
      </w:r>
      <w:r w:rsidRPr="001D1463">
        <w:rPr>
          <w:noProof/>
        </w:rPr>
        <w:tab/>
        <w:t xml:space="preserve">Morphologically Similar, but Regionally Distinct: Perdiz Arrow Points from Caddo Burial Contexts in the American Southeast. </w:t>
      </w:r>
      <w:r w:rsidRPr="001D1463">
        <w:rPr>
          <w:i/>
          <w:noProof/>
        </w:rPr>
        <w:t>Lithic Technology</w:t>
      </w:r>
      <w:r w:rsidRPr="001D1463">
        <w:rPr>
          <w:noProof/>
        </w:rPr>
        <w:t xml:space="preserve"> (in press).</w:t>
      </w:r>
    </w:p>
    <w:p w14:paraId="44D95414" w14:textId="77777777" w:rsidR="001D1463" w:rsidRPr="001D1463" w:rsidRDefault="001D1463" w:rsidP="001D1463">
      <w:pPr>
        <w:pStyle w:val="EndNoteBibliography"/>
        <w:spacing w:after="0"/>
        <w:rPr>
          <w:noProof/>
        </w:rPr>
      </w:pPr>
    </w:p>
    <w:p w14:paraId="75488227" w14:textId="77777777" w:rsidR="001D1463" w:rsidRPr="001D1463" w:rsidRDefault="001D1463" w:rsidP="001D1463">
      <w:pPr>
        <w:pStyle w:val="EndNoteBibliography"/>
        <w:ind w:left="720" w:hanging="720"/>
        <w:rPr>
          <w:noProof/>
        </w:rPr>
      </w:pPr>
      <w:r w:rsidRPr="001D1463">
        <w:rPr>
          <w:noProof/>
        </w:rPr>
        <w:t>Selden Jr., Robert Z., and John E. Dockall</w:t>
      </w:r>
    </w:p>
    <w:p w14:paraId="35F005B9" w14:textId="77777777" w:rsidR="001D1463" w:rsidRPr="001D1463" w:rsidRDefault="001D1463" w:rsidP="001D1463">
      <w:pPr>
        <w:pStyle w:val="EndNoteBibliography"/>
        <w:ind w:left="720" w:hanging="720"/>
        <w:rPr>
          <w:noProof/>
        </w:rPr>
      </w:pPr>
      <w:r w:rsidRPr="001D1463">
        <w:rPr>
          <w:noProof/>
        </w:rPr>
        <w:tab/>
        <w:t>2023</w:t>
      </w:r>
      <w:r w:rsidRPr="001D1463">
        <w:rPr>
          <w:noProof/>
        </w:rPr>
        <w:tab/>
        <w:t xml:space="preserve">Perdiz arrow points from Caddo burial contexts aid in defining discrete behavioral regions. </w:t>
      </w:r>
      <w:r w:rsidRPr="001D1463">
        <w:rPr>
          <w:i/>
          <w:noProof/>
        </w:rPr>
        <w:t>Southeastern Archaeology</w:t>
      </w:r>
      <w:r w:rsidRPr="001D1463">
        <w:rPr>
          <w:noProof/>
        </w:rPr>
        <w:t>:(in press).</w:t>
      </w:r>
    </w:p>
    <w:p w14:paraId="44C628EC" w14:textId="77777777" w:rsidR="001D1463" w:rsidRPr="001D1463" w:rsidRDefault="001D1463" w:rsidP="001D1463">
      <w:pPr>
        <w:pStyle w:val="EndNoteBibliography"/>
        <w:spacing w:after="0"/>
        <w:rPr>
          <w:noProof/>
        </w:rPr>
      </w:pPr>
    </w:p>
    <w:p w14:paraId="46F11BF2" w14:textId="77777777" w:rsidR="001D1463" w:rsidRPr="001D1463" w:rsidRDefault="001D1463" w:rsidP="001D1463">
      <w:pPr>
        <w:pStyle w:val="EndNoteBibliography"/>
        <w:ind w:left="720" w:hanging="720"/>
        <w:rPr>
          <w:noProof/>
        </w:rPr>
      </w:pPr>
      <w:r w:rsidRPr="001D1463">
        <w:rPr>
          <w:noProof/>
        </w:rPr>
        <w:t>Selden Jr., Robert Z., John E. Dockall, C. Britt Bousman, and Timothy K. Perttula</w:t>
      </w:r>
    </w:p>
    <w:p w14:paraId="26197E4B" w14:textId="77777777" w:rsidR="001D1463" w:rsidRPr="001D1463" w:rsidRDefault="001D1463" w:rsidP="001D1463">
      <w:pPr>
        <w:pStyle w:val="EndNoteBibliography"/>
        <w:ind w:left="720" w:hanging="720"/>
        <w:rPr>
          <w:noProof/>
        </w:rPr>
      </w:pPr>
      <w:r w:rsidRPr="001D1463">
        <w:rPr>
          <w:noProof/>
        </w:rPr>
        <w:tab/>
        <w:t>2021</w:t>
      </w:r>
      <w:r w:rsidRPr="001D1463">
        <w:rPr>
          <w:noProof/>
        </w:rPr>
        <w:tab/>
        <w:t xml:space="preserve">Shape as a function of time + raw material + burial context? An exploratory analysis of Perdiz arrow points from the ancestral Caddo area of the American Southeast. </w:t>
      </w:r>
      <w:r w:rsidRPr="001D1463">
        <w:rPr>
          <w:i/>
          <w:noProof/>
        </w:rPr>
        <w:t>Journal of Archaeological Science: Reports</w:t>
      </w:r>
      <w:r w:rsidRPr="001D1463">
        <w:rPr>
          <w:noProof/>
        </w:rPr>
        <w:t xml:space="preserve"> 37:102916.</w:t>
      </w:r>
    </w:p>
    <w:p w14:paraId="4258DCC7" w14:textId="77777777" w:rsidR="001D1463" w:rsidRPr="001D1463" w:rsidRDefault="001D1463" w:rsidP="001D1463">
      <w:pPr>
        <w:pStyle w:val="EndNoteBibliography"/>
        <w:spacing w:after="0"/>
        <w:rPr>
          <w:noProof/>
        </w:rPr>
      </w:pPr>
    </w:p>
    <w:p w14:paraId="27592A5C" w14:textId="77777777" w:rsidR="001D1463" w:rsidRPr="001D1463" w:rsidRDefault="001D1463" w:rsidP="001D1463">
      <w:pPr>
        <w:pStyle w:val="EndNoteBibliography"/>
        <w:ind w:left="720" w:hanging="720"/>
        <w:rPr>
          <w:noProof/>
        </w:rPr>
      </w:pPr>
      <w:r w:rsidRPr="001D1463">
        <w:rPr>
          <w:noProof/>
        </w:rPr>
        <w:t>Selden Jr., Robert Z., John E. Dockall, and Morgane Dubied</w:t>
      </w:r>
    </w:p>
    <w:p w14:paraId="317A24FC" w14:textId="77777777" w:rsidR="001D1463" w:rsidRPr="001D1463" w:rsidRDefault="001D1463" w:rsidP="001D1463">
      <w:pPr>
        <w:pStyle w:val="EndNoteBibliography"/>
        <w:ind w:left="720" w:hanging="720"/>
        <w:rPr>
          <w:noProof/>
        </w:rPr>
      </w:pPr>
      <w:r w:rsidRPr="001D1463">
        <w:rPr>
          <w:noProof/>
        </w:rPr>
        <w:tab/>
        <w:t>2020</w:t>
      </w:r>
      <w:r w:rsidRPr="001D1463">
        <w:rPr>
          <w:noProof/>
        </w:rPr>
        <w:tab/>
        <w:t xml:space="preserve">A quantitative assessment of intraspecific morphological variation in Gahagan bifaces from the southern Caddo area and central Texas. </w:t>
      </w:r>
      <w:r w:rsidRPr="001D1463">
        <w:rPr>
          <w:i/>
          <w:noProof/>
        </w:rPr>
        <w:t>Southeastern Archaeology</w:t>
      </w:r>
      <w:r w:rsidRPr="001D1463">
        <w:rPr>
          <w:noProof/>
        </w:rPr>
        <w:t xml:space="preserve"> 39(2):125-145.</w:t>
      </w:r>
    </w:p>
    <w:p w14:paraId="5D8C9F92" w14:textId="77777777" w:rsidR="001D1463" w:rsidRPr="001D1463" w:rsidRDefault="001D1463" w:rsidP="001D1463">
      <w:pPr>
        <w:pStyle w:val="EndNoteBibliography"/>
        <w:spacing w:after="0"/>
        <w:rPr>
          <w:noProof/>
        </w:rPr>
      </w:pPr>
    </w:p>
    <w:p w14:paraId="07F40738" w14:textId="77777777" w:rsidR="001D1463" w:rsidRPr="001D1463" w:rsidRDefault="001D1463" w:rsidP="001D1463">
      <w:pPr>
        <w:pStyle w:val="EndNoteBibliography"/>
        <w:ind w:left="720" w:hanging="720"/>
        <w:rPr>
          <w:noProof/>
        </w:rPr>
      </w:pPr>
      <w:r w:rsidRPr="001D1463">
        <w:rPr>
          <w:noProof/>
        </w:rPr>
        <w:t>Selden Jr., Robert Z., John E. Dockall, and Harry J. Shafer</w:t>
      </w:r>
    </w:p>
    <w:p w14:paraId="3D4B97A2" w14:textId="77777777" w:rsidR="001D1463" w:rsidRPr="001D1463" w:rsidRDefault="001D1463" w:rsidP="001D1463">
      <w:pPr>
        <w:pStyle w:val="EndNoteBibliography"/>
        <w:ind w:left="720" w:hanging="720"/>
        <w:rPr>
          <w:noProof/>
        </w:rPr>
      </w:pPr>
      <w:r w:rsidRPr="001D1463">
        <w:rPr>
          <w:noProof/>
        </w:rPr>
        <w:tab/>
        <w:t>2018</w:t>
      </w:r>
      <w:r w:rsidRPr="001D1463">
        <w:rPr>
          <w:noProof/>
        </w:rPr>
        <w:tab/>
        <w:t xml:space="preserve">Lithic Morphological Organisation: Gahagan Bifaces from the Southern Caddo Area. </w:t>
      </w:r>
      <w:r w:rsidRPr="001D1463">
        <w:rPr>
          <w:i/>
          <w:noProof/>
        </w:rPr>
        <w:t>Digital Applications in Archaeology and Cultural Heritage</w:t>
      </w:r>
      <w:r w:rsidRPr="001D1463">
        <w:rPr>
          <w:noProof/>
        </w:rPr>
        <w:t xml:space="preserve"> 10:e00080.</w:t>
      </w:r>
    </w:p>
    <w:p w14:paraId="139FD6CF" w14:textId="77777777" w:rsidR="001D1463" w:rsidRPr="001D1463" w:rsidRDefault="001D1463" w:rsidP="001D1463">
      <w:pPr>
        <w:pStyle w:val="EndNoteBibliography"/>
        <w:spacing w:after="0"/>
        <w:rPr>
          <w:noProof/>
        </w:rPr>
      </w:pPr>
    </w:p>
    <w:p w14:paraId="0E0E9768" w14:textId="77777777" w:rsidR="001D1463" w:rsidRPr="001D1463" w:rsidRDefault="001D1463" w:rsidP="001D1463">
      <w:pPr>
        <w:pStyle w:val="EndNoteBibliography"/>
        <w:ind w:left="720" w:hanging="720"/>
        <w:rPr>
          <w:noProof/>
        </w:rPr>
      </w:pPr>
      <w:r w:rsidRPr="001D1463">
        <w:rPr>
          <w:noProof/>
        </w:rPr>
        <w:t>Slice, Dennis E.</w:t>
      </w:r>
    </w:p>
    <w:p w14:paraId="200E7F0C" w14:textId="77777777" w:rsidR="001D1463" w:rsidRPr="001D1463" w:rsidRDefault="001D1463" w:rsidP="001D1463">
      <w:pPr>
        <w:pStyle w:val="EndNoteBibliography"/>
        <w:ind w:left="720" w:hanging="720"/>
        <w:rPr>
          <w:noProof/>
        </w:rPr>
      </w:pPr>
      <w:r w:rsidRPr="001D1463">
        <w:rPr>
          <w:noProof/>
        </w:rPr>
        <w:tab/>
        <w:t>2001</w:t>
      </w:r>
      <w:r w:rsidRPr="001D1463">
        <w:rPr>
          <w:noProof/>
        </w:rPr>
        <w:tab/>
        <w:t xml:space="preserve">Landmark Coordinates Aligned by Procrustes Analysis Do Not Lie in Kendall's Shape Space. </w:t>
      </w:r>
      <w:r w:rsidRPr="001D1463">
        <w:rPr>
          <w:i/>
          <w:noProof/>
        </w:rPr>
        <w:t>Systematic Biology</w:t>
      </w:r>
      <w:r w:rsidRPr="001D1463">
        <w:rPr>
          <w:noProof/>
        </w:rPr>
        <w:t xml:space="preserve"> 50(1):141-149.</w:t>
      </w:r>
    </w:p>
    <w:p w14:paraId="37783184" w14:textId="77777777" w:rsidR="001D1463" w:rsidRPr="001D1463" w:rsidRDefault="001D1463" w:rsidP="001D1463">
      <w:pPr>
        <w:pStyle w:val="EndNoteBibliography"/>
        <w:spacing w:after="0"/>
        <w:rPr>
          <w:noProof/>
        </w:rPr>
      </w:pPr>
    </w:p>
    <w:p w14:paraId="08D6BF5C" w14:textId="77777777" w:rsidR="001D1463" w:rsidRPr="001D1463" w:rsidRDefault="001D1463" w:rsidP="001D1463">
      <w:pPr>
        <w:pStyle w:val="EndNoteBibliography"/>
        <w:ind w:left="720" w:hanging="720"/>
        <w:rPr>
          <w:noProof/>
        </w:rPr>
      </w:pPr>
      <w:r w:rsidRPr="001D1463">
        <w:rPr>
          <w:noProof/>
        </w:rPr>
        <w:t>Weller, Hannah I., and Mark W. Westneat</w:t>
      </w:r>
    </w:p>
    <w:p w14:paraId="601FDD5A" w14:textId="77777777" w:rsidR="001D1463" w:rsidRPr="001D1463" w:rsidRDefault="001D1463" w:rsidP="001D1463">
      <w:pPr>
        <w:pStyle w:val="EndNoteBibliography"/>
        <w:ind w:left="720" w:hanging="720"/>
        <w:rPr>
          <w:noProof/>
        </w:rPr>
      </w:pPr>
      <w:r w:rsidRPr="001D1463">
        <w:rPr>
          <w:noProof/>
        </w:rPr>
        <w:tab/>
        <w:t>2019</w:t>
      </w:r>
      <w:r w:rsidRPr="001D1463">
        <w:rPr>
          <w:noProof/>
        </w:rPr>
        <w:tab/>
        <w:t xml:space="preserve">Quantitative color profiling of digital images with earth mover's distance using the R package colordistance. </w:t>
      </w:r>
      <w:r w:rsidRPr="001D1463">
        <w:rPr>
          <w:i/>
          <w:noProof/>
        </w:rPr>
        <w:t>PeerJ</w:t>
      </w:r>
      <w:r w:rsidRPr="001D1463">
        <w:rPr>
          <w:noProof/>
        </w:rPr>
        <w:t xml:space="preserve"> 7:e6398.</w:t>
      </w:r>
    </w:p>
    <w:p w14:paraId="424A5269" w14:textId="77777777" w:rsidR="001D1463" w:rsidRPr="001D1463" w:rsidRDefault="001D1463" w:rsidP="001D1463">
      <w:pPr>
        <w:pStyle w:val="EndNoteBibliography"/>
        <w:spacing w:after="0"/>
        <w:rPr>
          <w:noProof/>
        </w:rPr>
      </w:pPr>
    </w:p>
    <w:p w14:paraId="4C07332D" w14:textId="77777777" w:rsidR="001D1463" w:rsidRPr="001D1463" w:rsidRDefault="001D1463" w:rsidP="001D1463">
      <w:pPr>
        <w:pStyle w:val="EndNoteBibliography"/>
        <w:ind w:left="720" w:hanging="720"/>
        <w:rPr>
          <w:noProof/>
        </w:rPr>
      </w:pPr>
      <w:r w:rsidRPr="001D1463">
        <w:rPr>
          <w:noProof/>
        </w:rPr>
        <w:t>Worton, B. J.</w:t>
      </w:r>
    </w:p>
    <w:p w14:paraId="5209DED2" w14:textId="77777777" w:rsidR="001D1463" w:rsidRPr="001D1463" w:rsidRDefault="001D1463" w:rsidP="001D1463">
      <w:pPr>
        <w:pStyle w:val="EndNoteBibliography"/>
        <w:ind w:left="720" w:hanging="720"/>
        <w:rPr>
          <w:noProof/>
        </w:rPr>
      </w:pPr>
      <w:r w:rsidRPr="001D1463">
        <w:rPr>
          <w:noProof/>
        </w:rPr>
        <w:tab/>
        <w:t>1989</w:t>
      </w:r>
      <w:r w:rsidRPr="001D1463">
        <w:rPr>
          <w:noProof/>
        </w:rPr>
        <w:tab/>
        <w:t xml:space="preserve">Kernel Methods for Estimating the Utilization Distribution in Home-Range Studies. </w:t>
      </w:r>
      <w:r w:rsidRPr="001D1463">
        <w:rPr>
          <w:i/>
          <w:noProof/>
        </w:rPr>
        <w:t>Ecology</w:t>
      </w:r>
      <w:r w:rsidRPr="001D1463">
        <w:rPr>
          <w:noProof/>
        </w:rPr>
        <w:t xml:space="preserve"> 70(1):164-168.</w:t>
      </w:r>
    </w:p>
    <w:p w14:paraId="66F66DE0" w14:textId="77777777" w:rsidR="001D1463" w:rsidRPr="001D1463" w:rsidRDefault="001D1463" w:rsidP="001D1463">
      <w:pPr>
        <w:pStyle w:val="EndNoteBibliography"/>
        <w:rPr>
          <w:noProof/>
        </w:rPr>
      </w:pPr>
    </w:p>
    <w:p w14:paraId="12CEF485" w14:textId="5FB612A7" w:rsidR="00B759E9" w:rsidRPr="00B759E9" w:rsidRDefault="007D66BF" w:rsidP="00F94456">
      <w:pPr>
        <w:spacing w:after="0"/>
        <w:ind w:right="720"/>
        <w:jc w:val="both"/>
        <w:rPr>
          <w:rFonts w:ascii="New Hero UltraLight" w:hAnsi="New Hero UltraLight"/>
        </w:rPr>
      </w:pPr>
      <w:r>
        <w:rPr>
          <w:rFonts w:ascii="New Hero UltraLight" w:hAnsi="New Hero UltraLight"/>
        </w:rPr>
        <w:fldChar w:fldCharType="end"/>
      </w:r>
    </w:p>
    <w:sectPr w:rsidR="00B759E9" w:rsidRPr="00B759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ew Hero">
    <w:panose1 w:val="02000500000000000000"/>
    <w:charset w:val="00"/>
    <w:family w:val="auto"/>
    <w:notTrueType/>
    <w:pitch w:val="variable"/>
    <w:sig w:usb0="A40002EF" w:usb1="4000206A" w:usb2="00000000" w:usb3="00000000" w:csb0="0000009F" w:csb1="00000000"/>
  </w:font>
  <w:font w:name="New Hero UltraLight">
    <w:panose1 w:val="02000300000000000000"/>
    <w:charset w:val="00"/>
    <w:family w:val="auto"/>
    <w:notTrueType/>
    <w:pitch w:val="variable"/>
    <w:sig w:usb0="A40002EF" w:usb1="4000206A"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New Hero Thin">
    <w:panose1 w:val="02000200000000000000"/>
    <w:charset w:val="00"/>
    <w:family w:val="auto"/>
    <w:notTrueType/>
    <w:pitch w:val="variable"/>
    <w:sig w:usb0="A40002EF" w:usb1="4000206A" w:usb2="00000000" w:usb3="00000000" w:csb0="0000009F" w:csb1="00000000"/>
  </w:font>
  <w:font w:name="New Hero Light">
    <w:panose1 w:val="02000400000000000000"/>
    <w:charset w:val="00"/>
    <w:family w:val="auto"/>
    <w:notTrueType/>
    <w:pitch w:val="variable"/>
    <w:sig w:usb0="A40002EF" w:usb1="4000206A"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New Hero&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azfz2xyws25gedrz4p5ae4sa9vdterwtrd&quot;&gt;My EndNote Library&lt;record-ids&gt;&lt;item&gt;5604&lt;/item&gt;&lt;item&gt;7462&lt;/item&gt;&lt;item&gt;7469&lt;/item&gt;&lt;item&gt;7481&lt;/item&gt;&lt;item&gt;7483&lt;/item&gt;&lt;item&gt;7494&lt;/item&gt;&lt;item&gt;7503&lt;/item&gt;&lt;item&gt;7519&lt;/item&gt;&lt;item&gt;7523&lt;/item&gt;&lt;item&gt;7542&lt;/item&gt;&lt;item&gt;7543&lt;/item&gt;&lt;item&gt;7551&lt;/item&gt;&lt;item&gt;7571&lt;/item&gt;&lt;item&gt;8476&lt;/item&gt;&lt;item&gt;8529&lt;/item&gt;&lt;item&gt;8588&lt;/item&gt;&lt;item&gt;8755&lt;/item&gt;&lt;item&gt;9210&lt;/item&gt;&lt;item&gt;9228&lt;/item&gt;&lt;item&gt;9247&lt;/item&gt;&lt;item&gt;10563&lt;/item&gt;&lt;item&gt;10564&lt;/item&gt;&lt;item&gt;10708&lt;/item&gt;&lt;item&gt;11080&lt;/item&gt;&lt;item&gt;11146&lt;/item&gt;&lt;item&gt;11149&lt;/item&gt;&lt;item&gt;11156&lt;/item&gt;&lt;item&gt;11157&lt;/item&gt;&lt;item&gt;11158&lt;/item&gt;&lt;item&gt;11159&lt;/item&gt;&lt;item&gt;11189&lt;/item&gt;&lt;item&gt;11190&lt;/item&gt;&lt;item&gt;11201&lt;/item&gt;&lt;item&gt;11202&lt;/item&gt;&lt;item&gt;11203&lt;/item&gt;&lt;item&gt;11242&lt;/item&gt;&lt;item&gt;11347&lt;/item&gt;&lt;/record-ids&gt;&lt;/item&gt;&lt;/Libraries&gt;"/>
  </w:docVars>
  <w:rsids>
    <w:rsidRoot w:val="00C64D79"/>
    <w:rsid w:val="000C2149"/>
    <w:rsid w:val="00121A6D"/>
    <w:rsid w:val="00122D08"/>
    <w:rsid w:val="001D1463"/>
    <w:rsid w:val="0029461B"/>
    <w:rsid w:val="00343744"/>
    <w:rsid w:val="0034564D"/>
    <w:rsid w:val="00555F60"/>
    <w:rsid w:val="00562119"/>
    <w:rsid w:val="005F32F7"/>
    <w:rsid w:val="006439D5"/>
    <w:rsid w:val="006656F3"/>
    <w:rsid w:val="00666BBB"/>
    <w:rsid w:val="00693A41"/>
    <w:rsid w:val="006A6E77"/>
    <w:rsid w:val="006D6104"/>
    <w:rsid w:val="007109CE"/>
    <w:rsid w:val="007C209F"/>
    <w:rsid w:val="007D66BF"/>
    <w:rsid w:val="00801AA5"/>
    <w:rsid w:val="00810A8D"/>
    <w:rsid w:val="008E0F27"/>
    <w:rsid w:val="008E1E05"/>
    <w:rsid w:val="00915D39"/>
    <w:rsid w:val="00924294"/>
    <w:rsid w:val="00996294"/>
    <w:rsid w:val="009C434B"/>
    <w:rsid w:val="009D2E28"/>
    <w:rsid w:val="00A71FD6"/>
    <w:rsid w:val="00A9064B"/>
    <w:rsid w:val="00AC6841"/>
    <w:rsid w:val="00B51DD9"/>
    <w:rsid w:val="00B759E9"/>
    <w:rsid w:val="00B93123"/>
    <w:rsid w:val="00BD1651"/>
    <w:rsid w:val="00C25A81"/>
    <w:rsid w:val="00C31866"/>
    <w:rsid w:val="00C64D79"/>
    <w:rsid w:val="00CA0A85"/>
    <w:rsid w:val="00D047E5"/>
    <w:rsid w:val="00DB3446"/>
    <w:rsid w:val="00E453EB"/>
    <w:rsid w:val="00E76F88"/>
    <w:rsid w:val="00E84D7E"/>
    <w:rsid w:val="00EB0375"/>
    <w:rsid w:val="00F735DC"/>
    <w:rsid w:val="00F93857"/>
    <w:rsid w:val="00F94456"/>
    <w:rsid w:val="00FB35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F8C0F0"/>
  <w15:chartTrackingRefBased/>
  <w15:docId w15:val="{C258EC13-50D3-1547-8787-CCC616189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4D79"/>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64D79"/>
    <w:rPr>
      <w:color w:val="0563C1" w:themeColor="hyperlink"/>
      <w:u w:val="single"/>
    </w:rPr>
  </w:style>
  <w:style w:type="paragraph" w:customStyle="1" w:styleId="EndNoteBibliographyTitle">
    <w:name w:val="EndNote Bibliography Title"/>
    <w:basedOn w:val="Normal"/>
    <w:link w:val="EndNoteBibliographyTitleChar"/>
    <w:rsid w:val="007D66BF"/>
    <w:pPr>
      <w:spacing w:after="0"/>
      <w:jc w:val="center"/>
    </w:pPr>
    <w:rPr>
      <w:rFonts w:ascii="New Hero" w:hAnsi="New Hero" w:cs="Calibri"/>
    </w:rPr>
  </w:style>
  <w:style w:type="character" w:customStyle="1" w:styleId="EndNoteBibliographyTitleChar">
    <w:name w:val="EndNote Bibliography Title Char"/>
    <w:basedOn w:val="DefaultParagraphFont"/>
    <w:link w:val="EndNoteBibliographyTitle"/>
    <w:rsid w:val="007D66BF"/>
    <w:rPr>
      <w:rFonts w:ascii="New Hero" w:hAnsi="New Hero" w:cs="Calibri"/>
      <w:sz w:val="22"/>
      <w:szCs w:val="22"/>
    </w:rPr>
  </w:style>
  <w:style w:type="paragraph" w:customStyle="1" w:styleId="EndNoteBibliography">
    <w:name w:val="EndNote Bibliography"/>
    <w:basedOn w:val="Normal"/>
    <w:link w:val="EndNoteBibliographyChar"/>
    <w:rsid w:val="007D66BF"/>
    <w:pPr>
      <w:spacing w:line="240" w:lineRule="auto"/>
      <w:jc w:val="both"/>
    </w:pPr>
    <w:rPr>
      <w:rFonts w:ascii="New Hero" w:hAnsi="New Hero" w:cs="Calibri"/>
    </w:rPr>
  </w:style>
  <w:style w:type="character" w:customStyle="1" w:styleId="EndNoteBibliographyChar">
    <w:name w:val="EndNote Bibliography Char"/>
    <w:basedOn w:val="DefaultParagraphFont"/>
    <w:link w:val="EndNoteBibliography"/>
    <w:rsid w:val="007D66BF"/>
    <w:rPr>
      <w:rFonts w:ascii="New Hero" w:hAnsi="New Hero" w:cs="Calibri"/>
      <w:sz w:val="22"/>
      <w:szCs w:val="22"/>
    </w:rPr>
  </w:style>
  <w:style w:type="character" w:styleId="UnresolvedMention">
    <w:name w:val="Unresolved Mention"/>
    <w:basedOn w:val="DefaultParagraphFont"/>
    <w:uiPriority w:val="99"/>
    <w:semiHidden/>
    <w:unhideWhenUsed/>
    <w:rsid w:val="007D66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zselden@sfa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TotalTime>
  <Pages>10</Pages>
  <Words>3243</Words>
  <Characters>18487</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36</cp:revision>
  <dcterms:created xsi:type="dcterms:W3CDTF">2023-02-21T15:35:00Z</dcterms:created>
  <dcterms:modified xsi:type="dcterms:W3CDTF">2023-03-13T11:22:00Z</dcterms:modified>
</cp:coreProperties>
</file>